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tbl>
      <w:tblPr>
        <w:tblStyle w:val="TableGrid"/>
        <w:tblW w:w="0" w:type="auto"/>
        <w:tblLayout w:type="fixed"/>
        <w:tblLook w:val="04A0" w:firstRow="1" w:lastRow="0" w:firstColumn="1" w:lastColumn="0" w:noHBand="0" w:noVBand="1"/>
      </w:tblPr>
      <w:tblGrid>
        <w:gridCol w:w="1384"/>
        <w:gridCol w:w="3402"/>
        <w:gridCol w:w="1701"/>
        <w:gridCol w:w="1006"/>
        <w:gridCol w:w="1687"/>
        <w:gridCol w:w="1985"/>
        <w:gridCol w:w="1134"/>
        <w:gridCol w:w="903"/>
        <w:gridCol w:w="972"/>
      </w:tblGrid>
      <w:tr w:rsidR="00565E7A" w:rsidRPr="00565E7A" w14:paraId="1723D663" w14:textId="77777777" w:rsidTr="0073495D">
        <w:trPr>
          <w:trHeight w:val="630"/>
        </w:trPr>
        <w:tc>
          <w:tcPr>
            <w:tcW w:w="1384" w:type="dxa"/>
            <w:hideMark/>
          </w:tcPr>
          <w:p w14:paraId="05ED0552" w14:textId="77777777" w:rsidR="00565E7A" w:rsidRPr="00565E7A" w:rsidRDefault="00565E7A">
            <w:pPr>
              <w:rPr>
                <w:b/>
                <w:bCs/>
              </w:rPr>
            </w:pPr>
            <w:r w:rsidRPr="00565E7A">
              <w:rPr>
                <w:b/>
                <w:bCs/>
              </w:rPr>
              <w:t>Accession</w:t>
            </w:r>
            <w:r w:rsidR="007D6C2D">
              <w:rPr>
                <w:b/>
                <w:bCs/>
              </w:rPr>
              <w:t xml:space="preserve"> number</w:t>
            </w:r>
          </w:p>
        </w:tc>
        <w:tc>
          <w:tcPr>
            <w:tcW w:w="3402" w:type="dxa"/>
            <w:hideMark/>
          </w:tcPr>
          <w:p w14:paraId="70F1BEE7" w14:textId="77777777" w:rsidR="00565E7A" w:rsidRPr="00565E7A" w:rsidRDefault="00565E7A">
            <w:pPr>
              <w:rPr>
                <w:b/>
                <w:bCs/>
              </w:rPr>
            </w:pPr>
            <w:r w:rsidRPr="00565E7A">
              <w:rPr>
                <w:b/>
                <w:bCs/>
              </w:rPr>
              <w:t>Strain/isolate</w:t>
            </w:r>
          </w:p>
        </w:tc>
        <w:tc>
          <w:tcPr>
            <w:tcW w:w="1701" w:type="dxa"/>
            <w:hideMark/>
          </w:tcPr>
          <w:p w14:paraId="053592E4" w14:textId="77777777" w:rsidR="00565E7A" w:rsidRPr="00565E7A" w:rsidRDefault="00565E7A">
            <w:pPr>
              <w:rPr>
                <w:b/>
                <w:bCs/>
              </w:rPr>
            </w:pPr>
            <w:r w:rsidRPr="00565E7A">
              <w:rPr>
                <w:b/>
                <w:bCs/>
              </w:rPr>
              <w:t>Location</w:t>
            </w:r>
          </w:p>
        </w:tc>
        <w:tc>
          <w:tcPr>
            <w:tcW w:w="1006" w:type="dxa"/>
            <w:hideMark/>
          </w:tcPr>
          <w:p w14:paraId="7350E8C0" w14:textId="77777777" w:rsidR="00565E7A" w:rsidRPr="00565E7A" w:rsidRDefault="00565E7A">
            <w:pPr>
              <w:rPr>
                <w:b/>
                <w:bCs/>
              </w:rPr>
            </w:pPr>
            <w:r w:rsidRPr="00565E7A">
              <w:rPr>
                <w:b/>
                <w:bCs/>
              </w:rPr>
              <w:t>Year of isolation</w:t>
            </w:r>
          </w:p>
        </w:tc>
        <w:tc>
          <w:tcPr>
            <w:tcW w:w="1687" w:type="dxa"/>
            <w:hideMark/>
          </w:tcPr>
          <w:p w14:paraId="01FE093C" w14:textId="77777777" w:rsidR="00565E7A" w:rsidRPr="00565E7A" w:rsidRDefault="00565E7A">
            <w:pPr>
              <w:rPr>
                <w:b/>
                <w:bCs/>
              </w:rPr>
            </w:pPr>
            <w:r w:rsidRPr="00565E7A">
              <w:rPr>
                <w:b/>
                <w:bCs/>
              </w:rPr>
              <w:t>Host</w:t>
            </w:r>
          </w:p>
        </w:tc>
        <w:tc>
          <w:tcPr>
            <w:tcW w:w="1985" w:type="dxa"/>
            <w:hideMark/>
          </w:tcPr>
          <w:p w14:paraId="09B50377" w14:textId="77777777" w:rsidR="00565E7A" w:rsidRPr="00565E7A" w:rsidRDefault="00565E7A">
            <w:pPr>
              <w:rPr>
                <w:b/>
                <w:bCs/>
              </w:rPr>
            </w:pPr>
            <w:r w:rsidRPr="00565E7A">
              <w:rPr>
                <w:b/>
                <w:bCs/>
              </w:rPr>
              <w:t>Passage details</w:t>
            </w:r>
          </w:p>
        </w:tc>
        <w:tc>
          <w:tcPr>
            <w:tcW w:w="1134" w:type="dxa"/>
            <w:hideMark/>
          </w:tcPr>
          <w:p w14:paraId="00529659" w14:textId="77777777" w:rsidR="00565E7A" w:rsidRPr="00565E7A" w:rsidRDefault="00565E7A">
            <w:pPr>
              <w:rPr>
                <w:b/>
                <w:bCs/>
              </w:rPr>
            </w:pPr>
            <w:r>
              <w:rPr>
                <w:b/>
                <w:bCs/>
              </w:rPr>
              <w:t>Genome l</w:t>
            </w:r>
            <w:r w:rsidRPr="00565E7A">
              <w:rPr>
                <w:b/>
                <w:bCs/>
              </w:rPr>
              <w:t>ength (</w:t>
            </w:r>
            <w:proofErr w:type="spellStart"/>
            <w:r w:rsidRPr="00565E7A">
              <w:rPr>
                <w:b/>
                <w:bCs/>
              </w:rPr>
              <w:t>nt</w:t>
            </w:r>
            <w:proofErr w:type="spellEnd"/>
            <w:r w:rsidRPr="00565E7A">
              <w:rPr>
                <w:b/>
                <w:bCs/>
              </w:rPr>
              <w:t>)</w:t>
            </w:r>
          </w:p>
        </w:tc>
        <w:tc>
          <w:tcPr>
            <w:tcW w:w="903" w:type="dxa"/>
            <w:hideMark/>
          </w:tcPr>
          <w:p w14:paraId="7B5E7B95" w14:textId="77777777" w:rsidR="00565E7A" w:rsidRPr="00565E7A" w:rsidRDefault="00565E7A">
            <w:pPr>
              <w:rPr>
                <w:b/>
                <w:bCs/>
              </w:rPr>
            </w:pPr>
            <w:r w:rsidRPr="00565E7A">
              <w:rPr>
                <w:b/>
                <w:bCs/>
              </w:rPr>
              <w:t>5’ UTR length (</w:t>
            </w:r>
            <w:proofErr w:type="spellStart"/>
            <w:r w:rsidRPr="00565E7A">
              <w:rPr>
                <w:b/>
                <w:bCs/>
              </w:rPr>
              <w:t>nt</w:t>
            </w:r>
            <w:proofErr w:type="spellEnd"/>
            <w:r w:rsidRPr="00565E7A">
              <w:rPr>
                <w:b/>
                <w:bCs/>
              </w:rPr>
              <w:t>)</w:t>
            </w:r>
          </w:p>
        </w:tc>
        <w:tc>
          <w:tcPr>
            <w:tcW w:w="972" w:type="dxa"/>
            <w:hideMark/>
          </w:tcPr>
          <w:p w14:paraId="72B7FAF7" w14:textId="77777777" w:rsidR="00565E7A" w:rsidRPr="00565E7A" w:rsidRDefault="00565E7A">
            <w:pPr>
              <w:rPr>
                <w:b/>
                <w:bCs/>
              </w:rPr>
            </w:pPr>
            <w:r w:rsidRPr="00565E7A">
              <w:rPr>
                <w:b/>
                <w:bCs/>
              </w:rPr>
              <w:t>3’ UTR length (</w:t>
            </w:r>
            <w:proofErr w:type="spellStart"/>
            <w:r w:rsidRPr="00565E7A">
              <w:rPr>
                <w:b/>
                <w:bCs/>
              </w:rPr>
              <w:t>nt</w:t>
            </w:r>
            <w:proofErr w:type="spellEnd"/>
            <w:r w:rsidRPr="00565E7A">
              <w:rPr>
                <w:b/>
                <w:bCs/>
              </w:rPr>
              <w:t>)</w:t>
            </w:r>
          </w:p>
        </w:tc>
      </w:tr>
      <w:tr w:rsidR="00565E7A" w:rsidRPr="00565E7A" w14:paraId="4C5FC960" w14:textId="77777777" w:rsidTr="0073495D">
        <w:trPr>
          <w:trHeight w:val="600"/>
        </w:trPr>
        <w:tc>
          <w:tcPr>
            <w:tcW w:w="1384" w:type="dxa"/>
            <w:hideMark/>
          </w:tcPr>
          <w:p w14:paraId="54E442CB" w14:textId="77777777" w:rsidR="00565E7A" w:rsidRPr="003D780C" w:rsidRDefault="00565E7A" w:rsidP="00DD1843">
            <w:r w:rsidRPr="003D780C">
              <w:t>KU527068.1</w:t>
            </w:r>
            <w:r w:rsidR="00F16C95" w:rsidRPr="003D780C">
              <w:t>*</w:t>
            </w:r>
            <w:r w:rsidR="003A5D8E" w:rsidRPr="003D780C">
              <w:fldChar w:fldCharType="begin">
                <w:fldData xml:space="preserve">PEVuZE5vdGU+PENpdGU+PEF1dGhvcj5NbGFrYXI8L0F1dGhvcj48WWVhcj4yMDE2PC9ZZWFyPjxS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</w:fldData>
              </w:fldChar>
            </w:r>
            <w:r w:rsidR="00B20703" w:rsidRPr="003D780C">
              <w:instrText xml:space="preserve"> ADDIN EN.CITE </w:instrText>
            </w:r>
            <w:r w:rsidR="003A5D8E" w:rsidRPr="003D780C">
              <w:fldChar w:fldCharType="begin">
                <w:fldData xml:space="preserve">PEVuZE5vdGU+PENpdGU+PEF1dGhvcj5NbGFrYXI8L0F1dGhvcj48WWVhcj4yMDE2PC9ZZWFyPjxS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</w:fldData>
              </w:fldChar>
            </w:r>
            <w:r w:rsidR="00B20703" w:rsidRPr="003D780C">
              <w:instrText xml:space="preserve"> ADDIN EN.CITE.DATA </w:instrText>
            </w:r>
            <w:r w:rsidR="003A5D8E" w:rsidRPr="003D780C">
              <w:fldChar w:fldCharType="end"/>
            </w:r>
            <w:r w:rsidR="003A5D8E" w:rsidRPr="003D780C">
              <w:fldChar w:fldCharType="separate"/>
            </w:r>
            <w:r w:rsidR="00B20703" w:rsidRPr="003D780C">
              <w:rPr>
                <w:noProof/>
              </w:rPr>
              <w:t>[</w:t>
            </w:r>
            <w:hyperlink w:anchor="_ENREF_1" w:tooltip="Mlakar, 2016 #4" w:history="1">
              <w:r w:rsidR="00DD1843" w:rsidRPr="003D780C">
                <w:rPr>
                  <w:noProof/>
                </w:rPr>
                <w:t>1</w:t>
              </w:r>
            </w:hyperlink>
            <w:r w:rsidR="00B20703" w:rsidRPr="003D780C">
              <w:rPr>
                <w:noProof/>
              </w:rPr>
              <w:t>]</w:t>
            </w:r>
            <w:r w:rsidR="003A5D8E" w:rsidRPr="003D780C">
              <w:fldChar w:fldCharType="end"/>
            </w:r>
          </w:p>
        </w:tc>
        <w:tc>
          <w:tcPr>
            <w:tcW w:w="3402" w:type="dxa"/>
            <w:hideMark/>
          </w:tcPr>
          <w:p w14:paraId="53E353BD" w14:textId="77777777" w:rsidR="00565E7A" w:rsidRPr="00565E7A" w:rsidRDefault="00565E7A">
            <w:r w:rsidRPr="00565E7A">
              <w:t>Natal RGN</w:t>
            </w:r>
          </w:p>
        </w:tc>
        <w:tc>
          <w:tcPr>
            <w:tcW w:w="1701" w:type="dxa"/>
            <w:hideMark/>
          </w:tcPr>
          <w:p w14:paraId="53106C60" w14:textId="77777777" w:rsidR="00565E7A" w:rsidRPr="00565E7A" w:rsidRDefault="00565E7A">
            <w:r w:rsidRPr="00565E7A">
              <w:t xml:space="preserve">Brazil: Rio Grande do </w:t>
            </w:r>
            <w:proofErr w:type="spellStart"/>
            <w:r w:rsidRPr="00565E7A">
              <w:t>Norte</w:t>
            </w:r>
            <w:proofErr w:type="spellEnd"/>
            <w:r w:rsidRPr="00565E7A">
              <w:t>, Natal</w:t>
            </w:r>
          </w:p>
        </w:tc>
        <w:tc>
          <w:tcPr>
            <w:tcW w:w="1006" w:type="dxa"/>
            <w:hideMark/>
          </w:tcPr>
          <w:p w14:paraId="381A7C3D" w14:textId="77777777" w:rsidR="00565E7A" w:rsidRPr="00565E7A" w:rsidRDefault="00565E7A">
            <w:r w:rsidRPr="00565E7A">
              <w:t>2015</w:t>
            </w:r>
          </w:p>
        </w:tc>
        <w:tc>
          <w:tcPr>
            <w:tcW w:w="1687" w:type="dxa"/>
            <w:hideMark/>
          </w:tcPr>
          <w:p w14:paraId="6B1CF012" w14:textId="77777777" w:rsidR="00565E7A" w:rsidRPr="00565E7A" w:rsidRDefault="00565E7A">
            <w:pPr>
              <w:rPr>
                <w:i/>
                <w:iCs/>
              </w:rPr>
            </w:pPr>
            <w:r w:rsidRPr="00565E7A">
              <w:rPr>
                <w:i/>
                <w:iCs/>
              </w:rPr>
              <w:t>Homo sapiens</w:t>
            </w:r>
            <w:r w:rsidRPr="00565E7A">
              <w:t xml:space="preserve"> (foetus brain autopsy)</w:t>
            </w:r>
          </w:p>
        </w:tc>
        <w:tc>
          <w:tcPr>
            <w:tcW w:w="1985" w:type="dxa"/>
            <w:hideMark/>
          </w:tcPr>
          <w:p w14:paraId="5032E06B" w14:textId="77777777" w:rsidR="00565E7A" w:rsidRPr="00565E7A" w:rsidRDefault="00565E7A">
            <w:r w:rsidRPr="00565E7A">
              <w:t>-</w:t>
            </w:r>
          </w:p>
        </w:tc>
        <w:tc>
          <w:tcPr>
            <w:tcW w:w="1134" w:type="dxa"/>
            <w:hideMark/>
          </w:tcPr>
          <w:p w14:paraId="4AD848B4" w14:textId="77777777" w:rsidR="00565E7A" w:rsidRPr="00565E7A" w:rsidRDefault="00565E7A">
            <w:r w:rsidRPr="00565E7A">
              <w:t>10808</w:t>
            </w:r>
          </w:p>
        </w:tc>
        <w:tc>
          <w:tcPr>
            <w:tcW w:w="903" w:type="dxa"/>
            <w:hideMark/>
          </w:tcPr>
          <w:p w14:paraId="666A0771" w14:textId="77777777" w:rsidR="00565E7A" w:rsidRPr="00565E7A" w:rsidRDefault="00565E7A">
            <w:r w:rsidRPr="00565E7A">
              <w:t>107</w:t>
            </w:r>
          </w:p>
        </w:tc>
        <w:tc>
          <w:tcPr>
            <w:tcW w:w="972" w:type="dxa"/>
            <w:hideMark/>
          </w:tcPr>
          <w:p w14:paraId="0CAC6307" w14:textId="77777777" w:rsidR="00565E7A" w:rsidRPr="00565E7A" w:rsidRDefault="00565E7A">
            <w:r w:rsidRPr="00565E7A">
              <w:t>429</w:t>
            </w:r>
          </w:p>
        </w:tc>
      </w:tr>
      <w:tr w:rsidR="00565E7A" w:rsidRPr="00565E7A" w14:paraId="4CBB4964" w14:textId="77777777" w:rsidTr="0073495D">
        <w:trPr>
          <w:trHeight w:val="300"/>
        </w:trPr>
        <w:tc>
          <w:tcPr>
            <w:tcW w:w="1384" w:type="dxa"/>
            <w:hideMark/>
          </w:tcPr>
          <w:p w14:paraId="11BD4CCE" w14:textId="77777777" w:rsidR="00565E7A" w:rsidRPr="003D780C" w:rsidRDefault="00565E7A">
            <w:r w:rsidRPr="003D780C">
              <w:t>LC002520.1</w:t>
            </w:r>
          </w:p>
        </w:tc>
        <w:tc>
          <w:tcPr>
            <w:tcW w:w="3402" w:type="dxa"/>
            <w:hideMark/>
          </w:tcPr>
          <w:p w14:paraId="26384804" w14:textId="77777777" w:rsidR="00565E7A" w:rsidRPr="00565E7A" w:rsidRDefault="003F3DE0">
            <w:r>
              <w:t>MR766-</w:t>
            </w:r>
            <w:r w:rsidR="00565E7A" w:rsidRPr="00565E7A">
              <w:t>NIID</w:t>
            </w:r>
          </w:p>
        </w:tc>
        <w:tc>
          <w:tcPr>
            <w:tcW w:w="1701" w:type="dxa"/>
            <w:hideMark/>
          </w:tcPr>
          <w:p w14:paraId="582F7860" w14:textId="77777777" w:rsidR="00565E7A" w:rsidRPr="00565E7A" w:rsidRDefault="00565E7A">
            <w:r w:rsidRPr="00565E7A">
              <w:t>Uganda</w:t>
            </w:r>
          </w:p>
        </w:tc>
        <w:tc>
          <w:tcPr>
            <w:tcW w:w="1006" w:type="dxa"/>
            <w:hideMark/>
          </w:tcPr>
          <w:p w14:paraId="3029DA2F" w14:textId="77777777" w:rsidR="00565E7A" w:rsidRPr="00565E7A" w:rsidRDefault="00565E7A">
            <w:r w:rsidRPr="00565E7A">
              <w:t>1947</w:t>
            </w:r>
          </w:p>
        </w:tc>
        <w:tc>
          <w:tcPr>
            <w:tcW w:w="1687" w:type="dxa"/>
            <w:hideMark/>
          </w:tcPr>
          <w:p w14:paraId="50A418B6" w14:textId="77777777" w:rsidR="00565E7A" w:rsidRPr="00565E7A" w:rsidRDefault="00565E7A">
            <w:r w:rsidRPr="00565E7A">
              <w:t>Sentinel monkey</w:t>
            </w:r>
          </w:p>
        </w:tc>
        <w:tc>
          <w:tcPr>
            <w:tcW w:w="1985" w:type="dxa"/>
            <w:hideMark/>
          </w:tcPr>
          <w:p w14:paraId="4254DD93" w14:textId="77777777" w:rsidR="00565E7A" w:rsidRPr="00565E7A" w:rsidRDefault="00565E7A">
            <w:r w:rsidRPr="00565E7A">
              <w:t>-</w:t>
            </w:r>
          </w:p>
        </w:tc>
        <w:tc>
          <w:tcPr>
            <w:tcW w:w="1134" w:type="dxa"/>
            <w:hideMark/>
          </w:tcPr>
          <w:p w14:paraId="4CC539FA" w14:textId="77777777" w:rsidR="00565E7A" w:rsidRPr="00565E7A" w:rsidRDefault="00565E7A">
            <w:r w:rsidRPr="00565E7A">
              <w:t>10807</w:t>
            </w:r>
          </w:p>
        </w:tc>
        <w:tc>
          <w:tcPr>
            <w:tcW w:w="903" w:type="dxa"/>
            <w:hideMark/>
          </w:tcPr>
          <w:p w14:paraId="454E0309" w14:textId="77777777" w:rsidR="00565E7A" w:rsidRPr="00565E7A" w:rsidRDefault="00565E7A">
            <w:r w:rsidRPr="00565E7A">
              <w:t>106</w:t>
            </w:r>
          </w:p>
        </w:tc>
        <w:tc>
          <w:tcPr>
            <w:tcW w:w="972" w:type="dxa"/>
            <w:hideMark/>
          </w:tcPr>
          <w:p w14:paraId="5CD75A97" w14:textId="77777777" w:rsidR="00565E7A" w:rsidRPr="00565E7A" w:rsidRDefault="00565E7A">
            <w:r w:rsidRPr="00565E7A">
              <w:t>429</w:t>
            </w:r>
          </w:p>
        </w:tc>
      </w:tr>
      <w:tr w:rsidR="00565E7A" w:rsidRPr="00565E7A" w14:paraId="5C9E2916" w14:textId="77777777" w:rsidTr="0073495D">
        <w:trPr>
          <w:trHeight w:val="300"/>
        </w:trPr>
        <w:tc>
          <w:tcPr>
            <w:tcW w:w="1384" w:type="dxa"/>
            <w:hideMark/>
          </w:tcPr>
          <w:p w14:paraId="47FB68CE" w14:textId="77777777" w:rsidR="00565E7A" w:rsidRPr="003D780C" w:rsidRDefault="00565E7A" w:rsidP="00DD1843">
            <w:r w:rsidRPr="003D780C">
              <w:t>KU955593.1</w:t>
            </w:r>
            <w:r w:rsidR="00F16C95" w:rsidRPr="003D780C">
              <w:t>*</w:t>
            </w:r>
            <w:r w:rsidR="003A5D8E" w:rsidRPr="003D780C">
              <w:fldChar w:fldCharType="begin">
                <w:fldData xml:space="preserve">PEVuZE5vdGU+PENpdGU+PEF1dGhvcj5MYWRuZXI8L0F1dGhvcj48WWVhcj4yMDE2PC9ZZWFyPjxS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</w:fldData>
              </w:fldChar>
            </w:r>
            <w:r w:rsidR="00B20703" w:rsidRPr="003D780C">
              <w:instrText xml:space="preserve"> ADDIN EN.CITE </w:instrText>
            </w:r>
            <w:r w:rsidR="003A5D8E" w:rsidRPr="003D780C">
              <w:fldChar w:fldCharType="begin">
                <w:fldData xml:space="preserve">PEVuZE5vdGU+PENpdGU+PEF1dGhvcj5MYWRuZXI8L0F1dGhvcj48WWVhcj4yMDE2PC9ZZWFyPjxS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</w:fldData>
              </w:fldChar>
            </w:r>
            <w:r w:rsidR="00B20703" w:rsidRPr="003D780C">
              <w:instrText xml:space="preserve"> ADDIN EN.CITE.DATA </w:instrText>
            </w:r>
            <w:r w:rsidR="003A5D8E" w:rsidRPr="003D780C">
              <w:fldChar w:fldCharType="end"/>
            </w:r>
            <w:r w:rsidR="003A5D8E" w:rsidRPr="003D780C">
              <w:fldChar w:fldCharType="separate"/>
            </w:r>
            <w:r w:rsidR="00B20703" w:rsidRPr="003D780C">
              <w:rPr>
                <w:noProof/>
              </w:rPr>
              <w:t>[</w:t>
            </w:r>
            <w:hyperlink w:anchor="_ENREF_2" w:tooltip="Ladner, 2016 #6" w:history="1">
              <w:r w:rsidR="00DD1843" w:rsidRPr="003D780C">
                <w:rPr>
                  <w:noProof/>
                </w:rPr>
                <w:t>2</w:t>
              </w:r>
            </w:hyperlink>
            <w:r w:rsidR="00B20703" w:rsidRPr="003D780C">
              <w:rPr>
                <w:noProof/>
              </w:rPr>
              <w:t>]</w:t>
            </w:r>
            <w:r w:rsidR="003A5D8E" w:rsidRPr="003D780C">
              <w:fldChar w:fldCharType="end"/>
            </w:r>
          </w:p>
        </w:tc>
        <w:tc>
          <w:tcPr>
            <w:tcW w:w="3402" w:type="dxa"/>
            <w:hideMark/>
          </w:tcPr>
          <w:p w14:paraId="12F07AC2" w14:textId="77777777" w:rsidR="00565E7A" w:rsidRPr="00565E7A" w:rsidRDefault="00565E7A">
            <w:proofErr w:type="spellStart"/>
            <w:r w:rsidRPr="00565E7A">
              <w:t>Zika</w:t>
            </w:r>
            <w:proofErr w:type="spellEnd"/>
            <w:r w:rsidRPr="00565E7A">
              <w:t xml:space="preserve"> virus/</w:t>
            </w:r>
            <w:proofErr w:type="spellStart"/>
            <w:r w:rsidRPr="00565E7A">
              <w:t>H.sapiens-tc</w:t>
            </w:r>
            <w:proofErr w:type="spellEnd"/>
            <w:r w:rsidRPr="00565E7A">
              <w:t>/KHM/2010/FSS13025</w:t>
            </w:r>
          </w:p>
        </w:tc>
        <w:tc>
          <w:tcPr>
            <w:tcW w:w="1701" w:type="dxa"/>
            <w:hideMark/>
          </w:tcPr>
          <w:p w14:paraId="2EA228BD" w14:textId="77777777" w:rsidR="00565E7A" w:rsidRPr="00565E7A" w:rsidRDefault="00565E7A">
            <w:r w:rsidRPr="00565E7A">
              <w:t>Cambodia</w:t>
            </w:r>
          </w:p>
        </w:tc>
        <w:tc>
          <w:tcPr>
            <w:tcW w:w="1006" w:type="dxa"/>
            <w:hideMark/>
          </w:tcPr>
          <w:p w14:paraId="1E01A059" w14:textId="77777777" w:rsidR="00565E7A" w:rsidRPr="00565E7A" w:rsidRDefault="00565E7A">
            <w:r w:rsidRPr="00565E7A">
              <w:t>2010</w:t>
            </w:r>
          </w:p>
        </w:tc>
        <w:tc>
          <w:tcPr>
            <w:tcW w:w="1687" w:type="dxa"/>
            <w:hideMark/>
          </w:tcPr>
          <w:p w14:paraId="3F7126F6" w14:textId="77777777" w:rsidR="00565E7A" w:rsidRPr="00565E7A" w:rsidRDefault="00565E7A">
            <w:pPr>
              <w:rPr>
                <w:i/>
                <w:iCs/>
              </w:rPr>
            </w:pPr>
            <w:r w:rsidRPr="00565E7A">
              <w:rPr>
                <w:i/>
                <w:iCs/>
              </w:rPr>
              <w:t>Homo sapiens</w:t>
            </w:r>
          </w:p>
        </w:tc>
        <w:tc>
          <w:tcPr>
            <w:tcW w:w="1985" w:type="dxa"/>
            <w:hideMark/>
          </w:tcPr>
          <w:p w14:paraId="72F080C8" w14:textId="77777777" w:rsidR="00565E7A" w:rsidRPr="00565E7A" w:rsidRDefault="00565E7A">
            <w:r w:rsidRPr="00565E7A">
              <w:t xml:space="preserve">Vero (x1) </w:t>
            </w:r>
          </w:p>
        </w:tc>
        <w:tc>
          <w:tcPr>
            <w:tcW w:w="1134" w:type="dxa"/>
            <w:hideMark/>
          </w:tcPr>
          <w:p w14:paraId="0F897B8F" w14:textId="77777777" w:rsidR="00565E7A" w:rsidRPr="00565E7A" w:rsidRDefault="00565E7A">
            <w:r w:rsidRPr="00565E7A">
              <w:t>10807</w:t>
            </w:r>
          </w:p>
        </w:tc>
        <w:tc>
          <w:tcPr>
            <w:tcW w:w="903" w:type="dxa"/>
            <w:hideMark/>
          </w:tcPr>
          <w:p w14:paraId="2855DD04" w14:textId="77777777" w:rsidR="00565E7A" w:rsidRPr="00565E7A" w:rsidRDefault="00565E7A">
            <w:r w:rsidRPr="00565E7A">
              <w:t>107</w:t>
            </w:r>
          </w:p>
        </w:tc>
        <w:tc>
          <w:tcPr>
            <w:tcW w:w="972" w:type="dxa"/>
            <w:hideMark/>
          </w:tcPr>
          <w:p w14:paraId="010CA18C" w14:textId="77777777" w:rsidR="00565E7A" w:rsidRPr="00565E7A" w:rsidRDefault="00565E7A">
            <w:r w:rsidRPr="00565E7A">
              <w:t>428</w:t>
            </w:r>
          </w:p>
        </w:tc>
      </w:tr>
      <w:tr w:rsidR="00565E7A" w:rsidRPr="00565E7A" w14:paraId="244B5C26" w14:textId="77777777" w:rsidTr="0073495D">
        <w:trPr>
          <w:trHeight w:val="600"/>
        </w:trPr>
        <w:tc>
          <w:tcPr>
            <w:tcW w:w="1384" w:type="dxa"/>
            <w:hideMark/>
          </w:tcPr>
          <w:p w14:paraId="3A9B17CC" w14:textId="77777777" w:rsidR="00565E7A" w:rsidRPr="003D780C" w:rsidRDefault="00565E7A" w:rsidP="00DD1843">
            <w:r w:rsidRPr="003D780C">
              <w:t>KU681082.3*</w:t>
            </w:r>
            <w:r w:rsidR="003A5D8E" w:rsidRPr="003D780C">
              <w:fldChar w:fldCharType="begin">
                <w:fldData xml:space="preserve">PEVuZE5vdGU+PENpdGU+PEF1dGhvcj5FbGxpc29uPC9BdXRob3I+PFllYXI+MjAxNjwvWWVhcj48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</w:fldData>
              </w:fldChar>
            </w:r>
            <w:r w:rsidR="00B20703" w:rsidRPr="003D780C">
              <w:instrText xml:space="preserve"> ADDIN EN.CITE </w:instrText>
            </w:r>
            <w:r w:rsidR="003A5D8E" w:rsidRPr="003D780C">
              <w:fldChar w:fldCharType="begin">
                <w:fldData xml:space="preserve">PEVuZE5vdGU+PENpdGU+PEF1dGhvcj5FbGxpc29uPC9BdXRob3I+PFllYXI+MjAxNjwvWWVhcj48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</w:fldData>
              </w:fldChar>
            </w:r>
            <w:r w:rsidR="00B20703" w:rsidRPr="003D780C">
              <w:instrText xml:space="preserve"> ADDIN EN.CITE.DATA </w:instrText>
            </w:r>
            <w:r w:rsidR="003A5D8E" w:rsidRPr="003D780C">
              <w:fldChar w:fldCharType="end"/>
            </w:r>
            <w:r w:rsidR="003A5D8E" w:rsidRPr="003D780C">
              <w:fldChar w:fldCharType="separate"/>
            </w:r>
            <w:r w:rsidR="00B20703" w:rsidRPr="003D780C">
              <w:rPr>
                <w:noProof/>
              </w:rPr>
              <w:t>[</w:t>
            </w:r>
            <w:hyperlink w:anchor="_ENREF_3" w:tooltip="Ellison, 2016 #5" w:history="1">
              <w:r w:rsidR="00DD1843" w:rsidRPr="003D780C">
                <w:rPr>
                  <w:noProof/>
                </w:rPr>
                <w:t>3</w:t>
              </w:r>
            </w:hyperlink>
            <w:r w:rsidR="00B20703" w:rsidRPr="003D780C">
              <w:rPr>
                <w:noProof/>
              </w:rPr>
              <w:t>]</w:t>
            </w:r>
            <w:r w:rsidR="003A5D8E" w:rsidRPr="003D780C">
              <w:fldChar w:fldCharType="end"/>
            </w:r>
          </w:p>
        </w:tc>
        <w:tc>
          <w:tcPr>
            <w:tcW w:w="3402" w:type="dxa"/>
            <w:hideMark/>
          </w:tcPr>
          <w:p w14:paraId="6AECB424" w14:textId="77777777" w:rsidR="00565E7A" w:rsidRPr="00565E7A" w:rsidRDefault="00565E7A">
            <w:proofErr w:type="spellStart"/>
            <w:r w:rsidRPr="00565E7A">
              <w:t>Zika</w:t>
            </w:r>
            <w:proofErr w:type="spellEnd"/>
            <w:r w:rsidRPr="00565E7A">
              <w:t xml:space="preserve"> virus/</w:t>
            </w:r>
            <w:proofErr w:type="spellStart"/>
            <w:r w:rsidRPr="00565E7A">
              <w:t>H.sapiens-tc</w:t>
            </w:r>
            <w:proofErr w:type="spellEnd"/>
            <w:r w:rsidRPr="00565E7A">
              <w:t>/PHL/2012/CPC-0740</w:t>
            </w:r>
          </w:p>
        </w:tc>
        <w:tc>
          <w:tcPr>
            <w:tcW w:w="1701" w:type="dxa"/>
            <w:hideMark/>
          </w:tcPr>
          <w:p w14:paraId="15C7AA6A" w14:textId="77777777" w:rsidR="00565E7A" w:rsidRPr="00565E7A" w:rsidRDefault="00B20703">
            <w:r w:rsidRPr="00565E7A">
              <w:t>Philippines</w:t>
            </w:r>
          </w:p>
        </w:tc>
        <w:tc>
          <w:tcPr>
            <w:tcW w:w="1006" w:type="dxa"/>
            <w:hideMark/>
          </w:tcPr>
          <w:p w14:paraId="27E15630" w14:textId="77777777" w:rsidR="00565E7A" w:rsidRPr="00565E7A" w:rsidRDefault="00565E7A">
            <w:r w:rsidRPr="00565E7A">
              <w:t>2012</w:t>
            </w:r>
          </w:p>
        </w:tc>
        <w:tc>
          <w:tcPr>
            <w:tcW w:w="1687" w:type="dxa"/>
            <w:hideMark/>
          </w:tcPr>
          <w:p w14:paraId="0AB43353" w14:textId="77777777" w:rsidR="00565E7A" w:rsidRPr="00565E7A" w:rsidRDefault="00565E7A">
            <w:pPr>
              <w:rPr>
                <w:i/>
                <w:iCs/>
              </w:rPr>
            </w:pPr>
            <w:r w:rsidRPr="00565E7A">
              <w:rPr>
                <w:i/>
                <w:iCs/>
              </w:rPr>
              <w:t>Homo sapiens</w:t>
            </w:r>
          </w:p>
        </w:tc>
        <w:tc>
          <w:tcPr>
            <w:tcW w:w="1985" w:type="dxa"/>
            <w:hideMark/>
          </w:tcPr>
          <w:p w14:paraId="3E21C05C" w14:textId="77777777" w:rsidR="00565E7A" w:rsidRPr="00565E7A" w:rsidRDefault="00565E7A">
            <w:proofErr w:type="spellStart"/>
            <w:r w:rsidRPr="004552F3">
              <w:rPr>
                <w:i/>
              </w:rPr>
              <w:t>Toxorhynchites</w:t>
            </w:r>
            <w:proofErr w:type="spellEnd"/>
            <w:r w:rsidRPr="004552F3">
              <w:rPr>
                <w:i/>
              </w:rPr>
              <w:t xml:space="preserve"> </w:t>
            </w:r>
            <w:proofErr w:type="spellStart"/>
            <w:r w:rsidRPr="004552F3">
              <w:rPr>
                <w:i/>
              </w:rPr>
              <w:t>splendens</w:t>
            </w:r>
            <w:proofErr w:type="spellEnd"/>
            <w:r w:rsidRPr="00565E7A">
              <w:t xml:space="preserve"> mosquito (x1) followed by C6/36 (x1) </w:t>
            </w:r>
          </w:p>
        </w:tc>
        <w:tc>
          <w:tcPr>
            <w:tcW w:w="1134" w:type="dxa"/>
            <w:hideMark/>
          </w:tcPr>
          <w:p w14:paraId="2FDD4EA8" w14:textId="77777777" w:rsidR="00565E7A" w:rsidRPr="00565E7A" w:rsidRDefault="00565E7A">
            <w:r w:rsidRPr="00565E7A">
              <w:t>10807</w:t>
            </w:r>
          </w:p>
        </w:tc>
        <w:tc>
          <w:tcPr>
            <w:tcW w:w="903" w:type="dxa"/>
            <w:hideMark/>
          </w:tcPr>
          <w:p w14:paraId="581F5693" w14:textId="77777777" w:rsidR="00565E7A" w:rsidRPr="00565E7A" w:rsidRDefault="00565E7A">
            <w:r w:rsidRPr="00565E7A">
              <w:t>107</w:t>
            </w:r>
          </w:p>
        </w:tc>
        <w:tc>
          <w:tcPr>
            <w:tcW w:w="972" w:type="dxa"/>
            <w:hideMark/>
          </w:tcPr>
          <w:p w14:paraId="4549338C" w14:textId="77777777" w:rsidR="00565E7A" w:rsidRPr="00565E7A" w:rsidRDefault="00565E7A">
            <w:r w:rsidRPr="00565E7A">
              <w:t>428</w:t>
            </w:r>
          </w:p>
        </w:tc>
      </w:tr>
      <w:tr w:rsidR="00565E7A" w:rsidRPr="00565E7A" w14:paraId="289D9647" w14:textId="77777777" w:rsidTr="0073495D">
        <w:trPr>
          <w:trHeight w:val="765"/>
        </w:trPr>
        <w:tc>
          <w:tcPr>
            <w:tcW w:w="1384" w:type="dxa"/>
            <w:hideMark/>
          </w:tcPr>
          <w:p w14:paraId="7A1AF2EC" w14:textId="77777777" w:rsidR="00565E7A" w:rsidRPr="003D780C" w:rsidRDefault="00565E7A" w:rsidP="00DD1843">
            <w:r w:rsidRPr="003D780C">
              <w:t>KU681081.3</w:t>
            </w:r>
            <w:r w:rsidR="00F16C95" w:rsidRPr="003D780C">
              <w:t>*</w:t>
            </w:r>
            <w:r w:rsidR="003A5D8E" w:rsidRPr="003D780C">
              <w:fldChar w:fldCharType="begin">
                <w:fldData xml:space="preserve">PEVuZE5vdGU+PENpdGU+PEF1dGhvcj5FbGxpc29uPC9BdXRob3I+PFllYXI+MjAxNjwvWWVhcj48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</w:fldData>
              </w:fldChar>
            </w:r>
            <w:r w:rsidR="00B20703" w:rsidRPr="003D780C">
              <w:instrText xml:space="preserve"> ADDIN EN.CITE </w:instrText>
            </w:r>
            <w:r w:rsidR="003A5D8E" w:rsidRPr="003D780C">
              <w:fldChar w:fldCharType="begin">
                <w:fldData xml:space="preserve">PEVuZE5vdGU+PENpdGU+PEF1dGhvcj5FbGxpc29uPC9BdXRob3I+PFllYXI+MjAxNjwvWWVhcj48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</w:fldData>
              </w:fldChar>
            </w:r>
            <w:r w:rsidR="00B20703" w:rsidRPr="003D780C">
              <w:instrText xml:space="preserve"> ADDIN EN.CITE.DATA </w:instrText>
            </w:r>
            <w:r w:rsidR="003A5D8E" w:rsidRPr="003D780C">
              <w:fldChar w:fldCharType="end"/>
            </w:r>
            <w:r w:rsidR="003A5D8E" w:rsidRPr="003D780C">
              <w:fldChar w:fldCharType="separate"/>
            </w:r>
            <w:r w:rsidR="00B20703" w:rsidRPr="003D780C">
              <w:rPr>
                <w:noProof/>
              </w:rPr>
              <w:t>[</w:t>
            </w:r>
            <w:hyperlink w:anchor="_ENREF_3" w:tooltip="Ellison, 2016 #5" w:history="1">
              <w:r w:rsidR="00DD1843" w:rsidRPr="003D780C">
                <w:rPr>
                  <w:noProof/>
                </w:rPr>
                <w:t>3</w:t>
              </w:r>
            </w:hyperlink>
            <w:r w:rsidR="00B20703" w:rsidRPr="003D780C">
              <w:rPr>
                <w:noProof/>
              </w:rPr>
              <w:t>]</w:t>
            </w:r>
            <w:r w:rsidR="003A5D8E" w:rsidRPr="003D780C">
              <w:fldChar w:fldCharType="end"/>
            </w:r>
          </w:p>
        </w:tc>
        <w:tc>
          <w:tcPr>
            <w:tcW w:w="3402" w:type="dxa"/>
            <w:hideMark/>
          </w:tcPr>
          <w:p w14:paraId="76E62EC2" w14:textId="77777777" w:rsidR="00565E7A" w:rsidRPr="00565E7A" w:rsidRDefault="00565E7A">
            <w:proofErr w:type="spellStart"/>
            <w:r w:rsidRPr="00565E7A">
              <w:t>Zika</w:t>
            </w:r>
            <w:proofErr w:type="spellEnd"/>
            <w:r w:rsidRPr="00565E7A">
              <w:t xml:space="preserve"> virus/</w:t>
            </w:r>
            <w:proofErr w:type="spellStart"/>
            <w:r w:rsidRPr="00565E7A">
              <w:t>H.sapiens-tc</w:t>
            </w:r>
            <w:proofErr w:type="spellEnd"/>
            <w:r w:rsidRPr="00565E7A">
              <w:t>/THA/2014/SV0127- 14</w:t>
            </w:r>
          </w:p>
        </w:tc>
        <w:tc>
          <w:tcPr>
            <w:tcW w:w="1701" w:type="dxa"/>
            <w:hideMark/>
          </w:tcPr>
          <w:p w14:paraId="779CBF62" w14:textId="77777777" w:rsidR="00565E7A" w:rsidRPr="00565E7A" w:rsidRDefault="00565E7A">
            <w:r w:rsidRPr="00565E7A">
              <w:t>Thailand</w:t>
            </w:r>
          </w:p>
        </w:tc>
        <w:tc>
          <w:tcPr>
            <w:tcW w:w="1006" w:type="dxa"/>
            <w:hideMark/>
          </w:tcPr>
          <w:p w14:paraId="53671CFE" w14:textId="77777777" w:rsidR="00565E7A" w:rsidRPr="00565E7A" w:rsidRDefault="00565E7A">
            <w:r w:rsidRPr="00565E7A">
              <w:t>2014</w:t>
            </w:r>
          </w:p>
        </w:tc>
        <w:tc>
          <w:tcPr>
            <w:tcW w:w="1687" w:type="dxa"/>
            <w:hideMark/>
          </w:tcPr>
          <w:p w14:paraId="35D028FF" w14:textId="77777777" w:rsidR="00565E7A" w:rsidRPr="00565E7A" w:rsidRDefault="00565E7A">
            <w:pPr>
              <w:rPr>
                <w:i/>
                <w:iCs/>
              </w:rPr>
            </w:pPr>
            <w:r w:rsidRPr="00565E7A">
              <w:rPr>
                <w:i/>
                <w:iCs/>
              </w:rPr>
              <w:t>Homo sapiens</w:t>
            </w:r>
          </w:p>
        </w:tc>
        <w:tc>
          <w:tcPr>
            <w:tcW w:w="1985" w:type="dxa"/>
            <w:hideMark/>
          </w:tcPr>
          <w:p w14:paraId="0DC1879F" w14:textId="77777777" w:rsidR="00565E7A" w:rsidRPr="00565E7A" w:rsidRDefault="00565E7A">
            <w:proofErr w:type="spellStart"/>
            <w:r w:rsidRPr="004552F3">
              <w:rPr>
                <w:i/>
              </w:rPr>
              <w:t>Toxorhynchites</w:t>
            </w:r>
            <w:proofErr w:type="spellEnd"/>
            <w:r w:rsidRPr="004552F3">
              <w:rPr>
                <w:i/>
              </w:rPr>
              <w:t xml:space="preserve"> </w:t>
            </w:r>
            <w:proofErr w:type="spellStart"/>
            <w:r w:rsidRPr="004552F3">
              <w:rPr>
                <w:i/>
              </w:rPr>
              <w:t>splendens</w:t>
            </w:r>
            <w:proofErr w:type="spellEnd"/>
            <w:r w:rsidRPr="00565E7A">
              <w:t xml:space="preserve"> mosquito (x1) followed by C6/36 (x1) </w:t>
            </w:r>
          </w:p>
        </w:tc>
        <w:tc>
          <w:tcPr>
            <w:tcW w:w="1134" w:type="dxa"/>
            <w:hideMark/>
          </w:tcPr>
          <w:p w14:paraId="547C8F17" w14:textId="77777777" w:rsidR="00565E7A" w:rsidRPr="00565E7A" w:rsidRDefault="00565E7A">
            <w:r w:rsidRPr="00565E7A">
              <w:t>10807</w:t>
            </w:r>
          </w:p>
        </w:tc>
        <w:tc>
          <w:tcPr>
            <w:tcW w:w="903" w:type="dxa"/>
            <w:hideMark/>
          </w:tcPr>
          <w:p w14:paraId="498A4543" w14:textId="77777777" w:rsidR="00565E7A" w:rsidRPr="00565E7A" w:rsidRDefault="00565E7A">
            <w:r w:rsidRPr="00565E7A">
              <w:t>107</w:t>
            </w:r>
          </w:p>
        </w:tc>
        <w:tc>
          <w:tcPr>
            <w:tcW w:w="972" w:type="dxa"/>
            <w:hideMark/>
          </w:tcPr>
          <w:p w14:paraId="5890085C" w14:textId="77777777" w:rsidR="00565E7A" w:rsidRPr="00565E7A" w:rsidRDefault="00565E7A">
            <w:r w:rsidRPr="00565E7A">
              <w:t>428</w:t>
            </w:r>
          </w:p>
        </w:tc>
      </w:tr>
      <w:tr w:rsidR="00565E7A" w:rsidRPr="00565E7A" w14:paraId="27B61E4C" w14:textId="77777777" w:rsidTr="0073495D">
        <w:trPr>
          <w:trHeight w:val="315"/>
        </w:trPr>
        <w:tc>
          <w:tcPr>
            <w:tcW w:w="1384" w:type="dxa"/>
            <w:noWrap/>
            <w:hideMark/>
          </w:tcPr>
          <w:p w14:paraId="409AE800" w14:textId="77777777" w:rsidR="00565E7A" w:rsidRPr="003D780C" w:rsidRDefault="00565E7A">
            <w:r w:rsidRPr="003D780C">
              <w:t>KX197192.1</w:t>
            </w:r>
            <w:r w:rsidR="00F16C95" w:rsidRPr="003D780C">
              <w:t>*</w:t>
            </w:r>
            <w:r w:rsidR="00951AF9" w:rsidRPr="003D780C">
              <w:t xml:space="preserve"> </w:t>
            </w:r>
          </w:p>
        </w:tc>
        <w:tc>
          <w:tcPr>
            <w:tcW w:w="3402" w:type="dxa"/>
            <w:noWrap/>
            <w:hideMark/>
          </w:tcPr>
          <w:p w14:paraId="11C32969" w14:textId="77777777" w:rsidR="00565E7A" w:rsidRPr="00565E7A" w:rsidRDefault="00565E7A">
            <w:r w:rsidRPr="00565E7A">
              <w:t>ZIKV/</w:t>
            </w:r>
            <w:proofErr w:type="spellStart"/>
            <w:r w:rsidRPr="00565E7A">
              <w:t>H.sapiens</w:t>
            </w:r>
            <w:proofErr w:type="spellEnd"/>
            <w:r w:rsidRPr="00565E7A">
              <w:t>/Brazil/PE243/2015</w:t>
            </w:r>
          </w:p>
        </w:tc>
        <w:tc>
          <w:tcPr>
            <w:tcW w:w="1701" w:type="dxa"/>
            <w:hideMark/>
          </w:tcPr>
          <w:p w14:paraId="071859B8" w14:textId="77777777" w:rsidR="00565E7A" w:rsidRPr="00565E7A" w:rsidRDefault="00565E7A">
            <w:r w:rsidRPr="00565E7A">
              <w:t>Brazil</w:t>
            </w:r>
          </w:p>
        </w:tc>
        <w:tc>
          <w:tcPr>
            <w:tcW w:w="1006" w:type="dxa"/>
            <w:noWrap/>
            <w:hideMark/>
          </w:tcPr>
          <w:p w14:paraId="4C36A0A4" w14:textId="77777777" w:rsidR="00565E7A" w:rsidRPr="00565E7A" w:rsidRDefault="00565E7A">
            <w:r w:rsidRPr="00565E7A">
              <w:t>2015</w:t>
            </w:r>
          </w:p>
        </w:tc>
        <w:tc>
          <w:tcPr>
            <w:tcW w:w="1687" w:type="dxa"/>
            <w:noWrap/>
            <w:hideMark/>
          </w:tcPr>
          <w:p w14:paraId="66BD8147" w14:textId="77777777" w:rsidR="00565E7A" w:rsidRPr="00565E7A" w:rsidRDefault="00565E7A">
            <w:pPr>
              <w:rPr>
                <w:i/>
                <w:iCs/>
              </w:rPr>
            </w:pPr>
            <w:r w:rsidRPr="00565E7A">
              <w:rPr>
                <w:i/>
                <w:iCs/>
              </w:rPr>
              <w:t>Homo sapiens</w:t>
            </w:r>
          </w:p>
        </w:tc>
        <w:tc>
          <w:tcPr>
            <w:tcW w:w="1985" w:type="dxa"/>
            <w:noWrap/>
            <w:hideMark/>
          </w:tcPr>
          <w:p w14:paraId="0F15687F" w14:textId="77777777" w:rsidR="00565E7A" w:rsidRPr="00565E7A" w:rsidRDefault="320D06D2">
            <w:r>
              <w:t>Vero (x5)</w:t>
            </w:r>
          </w:p>
        </w:tc>
        <w:tc>
          <w:tcPr>
            <w:tcW w:w="1134" w:type="dxa"/>
            <w:hideMark/>
          </w:tcPr>
          <w:p w14:paraId="43569299" w14:textId="77777777" w:rsidR="00565E7A" w:rsidRPr="00565E7A" w:rsidRDefault="00565E7A">
            <w:r w:rsidRPr="00565E7A">
              <w:t>10807</w:t>
            </w:r>
          </w:p>
        </w:tc>
        <w:tc>
          <w:tcPr>
            <w:tcW w:w="903" w:type="dxa"/>
            <w:noWrap/>
            <w:hideMark/>
          </w:tcPr>
          <w:p w14:paraId="6B42D5D7" w14:textId="77777777" w:rsidR="00565E7A" w:rsidRPr="00565E7A" w:rsidRDefault="00565E7A">
            <w:r w:rsidRPr="00565E7A">
              <w:t>107</w:t>
            </w:r>
          </w:p>
        </w:tc>
        <w:tc>
          <w:tcPr>
            <w:tcW w:w="972" w:type="dxa"/>
            <w:noWrap/>
            <w:hideMark/>
          </w:tcPr>
          <w:p w14:paraId="7E128646" w14:textId="77777777" w:rsidR="00565E7A" w:rsidRPr="00565E7A" w:rsidRDefault="00565E7A">
            <w:r w:rsidRPr="00565E7A">
              <w:t>428</w:t>
            </w:r>
          </w:p>
        </w:tc>
      </w:tr>
      <w:tr w:rsidR="00565E7A" w:rsidRPr="00565E7A" w14:paraId="2A1DDFAA" w14:textId="77777777" w:rsidTr="0073495D">
        <w:trPr>
          <w:trHeight w:val="315"/>
        </w:trPr>
        <w:tc>
          <w:tcPr>
            <w:tcW w:w="1384" w:type="dxa"/>
            <w:noWrap/>
            <w:hideMark/>
          </w:tcPr>
          <w:p w14:paraId="10B50E9F" w14:textId="77777777" w:rsidR="00565E7A" w:rsidRPr="003D780C" w:rsidRDefault="00565E7A">
            <w:r w:rsidRPr="003D780C">
              <w:t>KX051563.1</w:t>
            </w:r>
            <w:r w:rsidR="00F16C95" w:rsidRPr="003D780C">
              <w:t>*</w:t>
            </w:r>
          </w:p>
        </w:tc>
        <w:tc>
          <w:tcPr>
            <w:tcW w:w="3402" w:type="dxa"/>
            <w:hideMark/>
          </w:tcPr>
          <w:p w14:paraId="0CFEA868" w14:textId="77777777" w:rsidR="00565E7A" w:rsidRPr="00565E7A" w:rsidRDefault="00565E7A">
            <w:r w:rsidRPr="00565E7A">
              <w:t>Haiti/1/2016</w:t>
            </w:r>
          </w:p>
        </w:tc>
        <w:tc>
          <w:tcPr>
            <w:tcW w:w="1701" w:type="dxa"/>
            <w:noWrap/>
            <w:hideMark/>
          </w:tcPr>
          <w:p w14:paraId="208F4B91" w14:textId="77777777" w:rsidR="00565E7A" w:rsidRPr="00565E7A" w:rsidRDefault="00565E7A">
            <w:r w:rsidRPr="00565E7A">
              <w:t>USA</w:t>
            </w:r>
          </w:p>
        </w:tc>
        <w:tc>
          <w:tcPr>
            <w:tcW w:w="1006" w:type="dxa"/>
            <w:noWrap/>
            <w:hideMark/>
          </w:tcPr>
          <w:p w14:paraId="3452AC7A" w14:textId="77777777" w:rsidR="00565E7A" w:rsidRPr="00565E7A" w:rsidRDefault="00565E7A">
            <w:r w:rsidRPr="00565E7A">
              <w:t>2016</w:t>
            </w:r>
          </w:p>
        </w:tc>
        <w:tc>
          <w:tcPr>
            <w:tcW w:w="1687" w:type="dxa"/>
            <w:noWrap/>
            <w:hideMark/>
          </w:tcPr>
          <w:p w14:paraId="62AFA400" w14:textId="77777777" w:rsidR="00565E7A" w:rsidRPr="00565E7A" w:rsidRDefault="00565E7A">
            <w:pPr>
              <w:rPr>
                <w:i/>
                <w:iCs/>
              </w:rPr>
            </w:pPr>
            <w:r w:rsidRPr="00565E7A">
              <w:rPr>
                <w:i/>
                <w:iCs/>
              </w:rPr>
              <w:t>Homo sapiens</w:t>
            </w:r>
            <w:r w:rsidRPr="00565E7A">
              <w:t xml:space="preserve"> (saliva and urine)</w:t>
            </w:r>
          </w:p>
        </w:tc>
        <w:tc>
          <w:tcPr>
            <w:tcW w:w="1985" w:type="dxa"/>
            <w:noWrap/>
            <w:hideMark/>
          </w:tcPr>
          <w:p w14:paraId="0733927C" w14:textId="77777777" w:rsidR="00565E7A" w:rsidRPr="00565E7A" w:rsidRDefault="00565E7A">
            <w:r w:rsidRPr="00565E7A">
              <w:t>LLC-MK2 cells (x1)</w:t>
            </w:r>
          </w:p>
        </w:tc>
        <w:tc>
          <w:tcPr>
            <w:tcW w:w="1134" w:type="dxa"/>
            <w:noWrap/>
            <w:hideMark/>
          </w:tcPr>
          <w:p w14:paraId="60874389" w14:textId="77777777" w:rsidR="00565E7A" w:rsidRPr="00565E7A" w:rsidRDefault="00565E7A">
            <w:r w:rsidRPr="00565E7A">
              <w:t>10807</w:t>
            </w:r>
          </w:p>
        </w:tc>
        <w:tc>
          <w:tcPr>
            <w:tcW w:w="903" w:type="dxa"/>
            <w:noWrap/>
            <w:hideMark/>
          </w:tcPr>
          <w:p w14:paraId="4036CA38" w14:textId="77777777" w:rsidR="00565E7A" w:rsidRPr="00565E7A" w:rsidRDefault="00565E7A">
            <w:r w:rsidRPr="00565E7A">
              <w:t>107</w:t>
            </w:r>
          </w:p>
        </w:tc>
        <w:tc>
          <w:tcPr>
            <w:tcW w:w="972" w:type="dxa"/>
            <w:noWrap/>
            <w:hideMark/>
          </w:tcPr>
          <w:p w14:paraId="10F88BF5" w14:textId="77777777" w:rsidR="00565E7A" w:rsidRPr="00565E7A" w:rsidRDefault="00565E7A">
            <w:r w:rsidRPr="00565E7A">
              <w:t>428</w:t>
            </w:r>
          </w:p>
        </w:tc>
      </w:tr>
      <w:tr w:rsidR="00565E7A" w:rsidRPr="00565E7A" w14:paraId="748FAD5E" w14:textId="77777777" w:rsidTr="0073495D">
        <w:trPr>
          <w:trHeight w:val="300"/>
        </w:trPr>
        <w:tc>
          <w:tcPr>
            <w:tcW w:w="1384" w:type="dxa"/>
            <w:hideMark/>
          </w:tcPr>
          <w:p w14:paraId="571A564C" w14:textId="77777777" w:rsidR="00565E7A" w:rsidRPr="003D780C" w:rsidRDefault="00565E7A" w:rsidP="00DD1843">
            <w:r w:rsidRPr="003D780C">
              <w:t>KU509998.3</w:t>
            </w:r>
            <w:r w:rsidR="00F16C95" w:rsidRPr="003D780C">
              <w:t>**</w:t>
            </w:r>
            <w:r w:rsidR="00951AF9" w:rsidRPr="003D780C">
              <w:t xml:space="preserve"> </w:t>
            </w:r>
            <w:r w:rsidR="003A5D8E" w:rsidRPr="003D780C">
              <w:fldChar w:fldCharType="begin">
                <w:fldData xml:space="preserve">PEVuZE5vdGU+PENpdGU+PEF1dGhvcj5MZWRuaWNreTwvQXV0aG9yPjxZZWFyPjIwMTY8L1llYXI+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</w:fldData>
              </w:fldChar>
            </w:r>
            <w:r w:rsidR="00951AF9" w:rsidRPr="003D780C">
              <w:instrText xml:space="preserve"> ADDIN EN.CITE </w:instrText>
            </w:r>
            <w:r w:rsidR="003A5D8E" w:rsidRPr="003D780C">
              <w:fldChar w:fldCharType="begin">
                <w:fldData xml:space="preserve">PEVuZE5vdGU+PENpdGU+PEF1dGhvcj5MZWRuaWNreTwvQXV0aG9yPjxZZWFyPjIwMTY8L1llYXI+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</w:fldData>
              </w:fldChar>
            </w:r>
            <w:r w:rsidR="00951AF9" w:rsidRPr="003D780C">
              <w:instrText xml:space="preserve"> ADDIN EN.CITE.DATA </w:instrText>
            </w:r>
            <w:r w:rsidR="003A5D8E" w:rsidRPr="003D780C">
              <w:fldChar w:fldCharType="end"/>
            </w:r>
            <w:r w:rsidR="003A5D8E" w:rsidRPr="003D780C">
              <w:fldChar w:fldCharType="separate"/>
            </w:r>
            <w:r w:rsidR="00951AF9" w:rsidRPr="003D780C">
              <w:rPr>
                <w:noProof/>
              </w:rPr>
              <w:t>[</w:t>
            </w:r>
            <w:hyperlink w:anchor="_ENREF_4" w:tooltip="Lednicky, 2016 #7" w:history="1">
              <w:r w:rsidR="00DD1843" w:rsidRPr="003D780C">
                <w:rPr>
                  <w:noProof/>
                </w:rPr>
                <w:t>4</w:t>
              </w:r>
            </w:hyperlink>
            <w:r w:rsidR="00951AF9" w:rsidRPr="003D780C">
              <w:rPr>
                <w:noProof/>
              </w:rPr>
              <w:t>]</w:t>
            </w:r>
            <w:r w:rsidR="003A5D8E" w:rsidRPr="003D780C">
              <w:fldChar w:fldCharType="end"/>
            </w:r>
          </w:p>
        </w:tc>
        <w:tc>
          <w:tcPr>
            <w:tcW w:w="3402" w:type="dxa"/>
            <w:hideMark/>
          </w:tcPr>
          <w:p w14:paraId="286D7DC6" w14:textId="77777777" w:rsidR="00565E7A" w:rsidRPr="00565E7A" w:rsidRDefault="00565E7A">
            <w:r w:rsidRPr="00565E7A">
              <w:t>Haiti/1225/2014</w:t>
            </w:r>
          </w:p>
        </w:tc>
        <w:tc>
          <w:tcPr>
            <w:tcW w:w="1701" w:type="dxa"/>
            <w:hideMark/>
          </w:tcPr>
          <w:p w14:paraId="0B7ED872" w14:textId="77777777" w:rsidR="00565E7A" w:rsidRPr="00565E7A" w:rsidRDefault="00565E7A">
            <w:r w:rsidRPr="00565E7A">
              <w:t>Haiti</w:t>
            </w:r>
          </w:p>
        </w:tc>
        <w:tc>
          <w:tcPr>
            <w:tcW w:w="1006" w:type="dxa"/>
            <w:hideMark/>
          </w:tcPr>
          <w:p w14:paraId="1C4233C8" w14:textId="77777777" w:rsidR="00565E7A" w:rsidRPr="00565E7A" w:rsidRDefault="00565E7A">
            <w:r w:rsidRPr="00565E7A">
              <w:t>2014</w:t>
            </w:r>
          </w:p>
        </w:tc>
        <w:tc>
          <w:tcPr>
            <w:tcW w:w="1687" w:type="dxa"/>
            <w:hideMark/>
          </w:tcPr>
          <w:p w14:paraId="32C93322" w14:textId="77777777" w:rsidR="00565E7A" w:rsidRPr="00565E7A" w:rsidRDefault="00565E7A">
            <w:pPr>
              <w:rPr>
                <w:i/>
                <w:iCs/>
              </w:rPr>
            </w:pPr>
            <w:r w:rsidRPr="00565E7A">
              <w:rPr>
                <w:i/>
                <w:iCs/>
              </w:rPr>
              <w:t>Homo sapiens</w:t>
            </w:r>
          </w:p>
        </w:tc>
        <w:tc>
          <w:tcPr>
            <w:tcW w:w="1985" w:type="dxa"/>
            <w:hideMark/>
          </w:tcPr>
          <w:p w14:paraId="6BBB7105" w14:textId="77777777" w:rsidR="00565E7A" w:rsidRPr="00565E7A" w:rsidRDefault="00565E7A">
            <w:r w:rsidRPr="00565E7A">
              <w:t>-</w:t>
            </w:r>
          </w:p>
        </w:tc>
        <w:tc>
          <w:tcPr>
            <w:tcW w:w="1134" w:type="dxa"/>
            <w:hideMark/>
          </w:tcPr>
          <w:p w14:paraId="10EBCC93" w14:textId="77777777" w:rsidR="00565E7A" w:rsidRPr="00565E7A" w:rsidRDefault="00565E7A">
            <w:r w:rsidRPr="00565E7A">
              <w:t>10807</w:t>
            </w:r>
          </w:p>
        </w:tc>
        <w:tc>
          <w:tcPr>
            <w:tcW w:w="903" w:type="dxa"/>
            <w:hideMark/>
          </w:tcPr>
          <w:p w14:paraId="4113CB57" w14:textId="77777777" w:rsidR="00565E7A" w:rsidRPr="00565E7A" w:rsidRDefault="00565E7A">
            <w:r w:rsidRPr="00565E7A">
              <w:t>106</w:t>
            </w:r>
          </w:p>
        </w:tc>
        <w:tc>
          <w:tcPr>
            <w:tcW w:w="972" w:type="dxa"/>
            <w:hideMark/>
          </w:tcPr>
          <w:p w14:paraId="2F6C9B54" w14:textId="77777777" w:rsidR="00565E7A" w:rsidRPr="00565E7A" w:rsidRDefault="00565E7A">
            <w:r w:rsidRPr="00565E7A">
              <w:t>429</w:t>
            </w:r>
          </w:p>
        </w:tc>
      </w:tr>
      <w:tr w:rsidR="00565E7A" w:rsidRPr="00565E7A" w14:paraId="16675611" w14:textId="77777777" w:rsidTr="0073495D">
        <w:trPr>
          <w:trHeight w:val="600"/>
        </w:trPr>
        <w:tc>
          <w:tcPr>
            <w:tcW w:w="1384" w:type="dxa"/>
            <w:hideMark/>
          </w:tcPr>
          <w:p w14:paraId="46FAF6C5" w14:textId="77777777" w:rsidR="00565E7A" w:rsidRPr="003D780C" w:rsidRDefault="00565E7A" w:rsidP="00DD1843">
            <w:r w:rsidRPr="003D780C">
              <w:t>KU955595</w:t>
            </w:r>
            <w:r w:rsidR="00951AF9" w:rsidRPr="003D780C">
              <w:t xml:space="preserve"> </w:t>
            </w:r>
            <w:r w:rsidR="003A5D8E" w:rsidRPr="003D780C">
              <w:fldChar w:fldCharType="begin">
                <w:fldData xml:space="preserve">PEVuZE5vdGU+PENpdGU+PEF1dGhvcj5MYWRuZXI8L0F1dGhvcj48WWVhcj4yMDE2PC9ZZWFyPjxS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</w:fldData>
              </w:fldChar>
            </w:r>
            <w:r w:rsidR="00951AF9" w:rsidRPr="003D780C">
              <w:instrText xml:space="preserve"> ADDIN EN.CITE </w:instrText>
            </w:r>
            <w:r w:rsidR="003A5D8E" w:rsidRPr="003D780C">
              <w:fldChar w:fldCharType="begin">
                <w:fldData xml:space="preserve">PEVuZE5vdGU+PENpdGU+PEF1dGhvcj5MYWRuZXI8L0F1dGhvcj48WWVhcj4yMDE2PC9ZZWFyPjxS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</w:fldData>
              </w:fldChar>
            </w:r>
            <w:r w:rsidR="00951AF9" w:rsidRPr="003D780C">
              <w:instrText xml:space="preserve"> ADDIN EN.CITE.DATA </w:instrText>
            </w:r>
            <w:r w:rsidR="003A5D8E" w:rsidRPr="003D780C">
              <w:fldChar w:fldCharType="end"/>
            </w:r>
            <w:r w:rsidR="003A5D8E" w:rsidRPr="003D780C">
              <w:fldChar w:fldCharType="separate"/>
            </w:r>
            <w:r w:rsidR="00951AF9" w:rsidRPr="003D780C">
              <w:rPr>
                <w:noProof/>
              </w:rPr>
              <w:t>[</w:t>
            </w:r>
            <w:hyperlink w:anchor="_ENREF_2" w:tooltip="Ladner, 2016 #6" w:history="1">
              <w:r w:rsidR="00DD1843" w:rsidRPr="003D780C">
                <w:rPr>
                  <w:noProof/>
                </w:rPr>
                <w:t>2</w:t>
              </w:r>
            </w:hyperlink>
            <w:r w:rsidR="00951AF9" w:rsidRPr="003D780C">
              <w:rPr>
                <w:noProof/>
              </w:rPr>
              <w:t>]</w:t>
            </w:r>
            <w:r w:rsidR="003A5D8E" w:rsidRPr="003D780C">
              <w:fldChar w:fldCharType="end"/>
            </w:r>
          </w:p>
        </w:tc>
        <w:tc>
          <w:tcPr>
            <w:tcW w:w="3402" w:type="dxa"/>
            <w:hideMark/>
          </w:tcPr>
          <w:p w14:paraId="24D9B4B7" w14:textId="77777777" w:rsidR="00565E7A" w:rsidRPr="00565E7A" w:rsidRDefault="00565E7A">
            <w:proofErr w:type="spellStart"/>
            <w:r w:rsidRPr="00565E7A">
              <w:t>Zika</w:t>
            </w:r>
            <w:proofErr w:type="spellEnd"/>
            <w:r w:rsidRPr="00565E7A">
              <w:t xml:space="preserve"> virus/</w:t>
            </w:r>
            <w:proofErr w:type="spellStart"/>
            <w:r w:rsidRPr="00565E7A">
              <w:t>A.taylori-tc</w:t>
            </w:r>
            <w:proofErr w:type="spellEnd"/>
            <w:r w:rsidRPr="00565E7A">
              <w:t>/SEN/1984/41671-DAK</w:t>
            </w:r>
          </w:p>
        </w:tc>
        <w:tc>
          <w:tcPr>
            <w:tcW w:w="1701" w:type="dxa"/>
            <w:hideMark/>
          </w:tcPr>
          <w:p w14:paraId="4EF69F74" w14:textId="77777777" w:rsidR="00565E7A" w:rsidRPr="00565E7A" w:rsidRDefault="00565E7A">
            <w:r w:rsidRPr="00565E7A">
              <w:t>Senegal</w:t>
            </w:r>
          </w:p>
        </w:tc>
        <w:tc>
          <w:tcPr>
            <w:tcW w:w="1006" w:type="dxa"/>
            <w:hideMark/>
          </w:tcPr>
          <w:p w14:paraId="66501036" w14:textId="77777777" w:rsidR="00565E7A" w:rsidRPr="00565E7A" w:rsidRDefault="00565E7A">
            <w:r w:rsidRPr="00565E7A">
              <w:t>1984</w:t>
            </w:r>
          </w:p>
        </w:tc>
        <w:tc>
          <w:tcPr>
            <w:tcW w:w="1687" w:type="dxa"/>
            <w:hideMark/>
          </w:tcPr>
          <w:p w14:paraId="288AD71D" w14:textId="77777777" w:rsidR="00565E7A" w:rsidRPr="00565E7A" w:rsidRDefault="00565E7A">
            <w:pPr>
              <w:rPr>
                <w:i/>
                <w:iCs/>
              </w:rPr>
            </w:pPr>
            <w:proofErr w:type="spellStart"/>
            <w:r w:rsidRPr="00565E7A">
              <w:rPr>
                <w:i/>
                <w:iCs/>
              </w:rPr>
              <w:t>Aedes</w:t>
            </w:r>
            <w:proofErr w:type="spellEnd"/>
            <w:r w:rsidRPr="00565E7A">
              <w:rPr>
                <w:i/>
                <w:iCs/>
              </w:rPr>
              <w:t xml:space="preserve"> </w:t>
            </w:r>
            <w:proofErr w:type="spellStart"/>
            <w:r w:rsidRPr="00565E7A">
              <w:rPr>
                <w:i/>
                <w:iCs/>
              </w:rPr>
              <w:t>taylori</w:t>
            </w:r>
            <w:proofErr w:type="spellEnd"/>
          </w:p>
        </w:tc>
        <w:tc>
          <w:tcPr>
            <w:tcW w:w="1985" w:type="dxa"/>
            <w:hideMark/>
          </w:tcPr>
          <w:p w14:paraId="716B31CC" w14:textId="77777777" w:rsidR="00565E7A" w:rsidRPr="00565E7A" w:rsidRDefault="00565E7A">
            <w:r w:rsidRPr="00565E7A">
              <w:t>AP61 cells (x1), C6/36 (x1), Vero (x3)</w:t>
            </w:r>
          </w:p>
        </w:tc>
        <w:tc>
          <w:tcPr>
            <w:tcW w:w="1134" w:type="dxa"/>
            <w:hideMark/>
          </w:tcPr>
          <w:p w14:paraId="38625D24" w14:textId="77777777" w:rsidR="00565E7A" w:rsidRPr="00565E7A" w:rsidRDefault="00565E7A">
            <w:r w:rsidRPr="00565E7A">
              <w:t>10806</w:t>
            </w:r>
          </w:p>
        </w:tc>
        <w:tc>
          <w:tcPr>
            <w:tcW w:w="903" w:type="dxa"/>
            <w:hideMark/>
          </w:tcPr>
          <w:p w14:paraId="309BF5A3" w14:textId="77777777" w:rsidR="00565E7A" w:rsidRPr="00565E7A" w:rsidRDefault="00565E7A">
            <w:r w:rsidRPr="00565E7A">
              <w:t>106</w:t>
            </w:r>
          </w:p>
        </w:tc>
        <w:tc>
          <w:tcPr>
            <w:tcW w:w="972" w:type="dxa"/>
            <w:hideMark/>
          </w:tcPr>
          <w:p w14:paraId="6A2B3399" w14:textId="77777777" w:rsidR="00565E7A" w:rsidRPr="00565E7A" w:rsidRDefault="00565E7A">
            <w:r w:rsidRPr="00565E7A">
              <w:t>428</w:t>
            </w:r>
          </w:p>
        </w:tc>
      </w:tr>
      <w:tr w:rsidR="00565E7A" w:rsidRPr="00565E7A" w14:paraId="476EB2AB" w14:textId="77777777" w:rsidTr="0073495D">
        <w:trPr>
          <w:trHeight w:val="600"/>
        </w:trPr>
        <w:tc>
          <w:tcPr>
            <w:tcW w:w="1384" w:type="dxa"/>
            <w:hideMark/>
          </w:tcPr>
          <w:p w14:paraId="155D89B8" w14:textId="77777777" w:rsidR="00565E7A" w:rsidRPr="003D780C" w:rsidRDefault="00565E7A" w:rsidP="00DD1843">
            <w:r w:rsidRPr="003D780C">
              <w:t>KU955592.1</w:t>
            </w:r>
            <w:r w:rsidR="00951AF9" w:rsidRPr="003D780C">
              <w:t xml:space="preserve"> </w:t>
            </w:r>
            <w:r w:rsidR="003A5D8E" w:rsidRPr="003D780C">
              <w:fldChar w:fldCharType="begin">
                <w:fldData xml:space="preserve">PEVuZE5vdGU+PENpdGU+PEF1dGhvcj5MYWRuZXI8L0F1dGhvcj48WWVhcj4yMDE2PC9ZZWFyPjxS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</w:fldData>
              </w:fldChar>
            </w:r>
            <w:r w:rsidR="00951AF9" w:rsidRPr="003D780C">
              <w:instrText xml:space="preserve"> ADDIN EN.CITE </w:instrText>
            </w:r>
            <w:r w:rsidR="003A5D8E" w:rsidRPr="003D780C">
              <w:fldChar w:fldCharType="begin">
                <w:fldData xml:space="preserve">PEVuZE5vdGU+PENpdGU+PEF1dGhvcj5MYWRuZXI8L0F1dGhvcj48WWVhcj4yMDE2PC9ZZWFyPjxS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</w:fldData>
              </w:fldChar>
            </w:r>
            <w:r w:rsidR="00951AF9" w:rsidRPr="003D780C">
              <w:instrText xml:space="preserve"> ADDIN EN.CITE.DATA </w:instrText>
            </w:r>
            <w:r w:rsidR="003A5D8E" w:rsidRPr="003D780C">
              <w:fldChar w:fldCharType="end"/>
            </w:r>
            <w:r w:rsidR="003A5D8E" w:rsidRPr="003D780C">
              <w:fldChar w:fldCharType="separate"/>
            </w:r>
            <w:r w:rsidR="00951AF9" w:rsidRPr="003D780C">
              <w:rPr>
                <w:noProof/>
              </w:rPr>
              <w:t>[</w:t>
            </w:r>
            <w:hyperlink w:anchor="_ENREF_2" w:tooltip="Ladner, 2016 #6" w:history="1">
              <w:r w:rsidR="00DD1843" w:rsidRPr="003D780C">
                <w:rPr>
                  <w:noProof/>
                </w:rPr>
                <w:t>2</w:t>
              </w:r>
            </w:hyperlink>
            <w:r w:rsidR="00951AF9" w:rsidRPr="003D780C">
              <w:rPr>
                <w:noProof/>
              </w:rPr>
              <w:t>]</w:t>
            </w:r>
            <w:r w:rsidR="003A5D8E" w:rsidRPr="003D780C">
              <w:fldChar w:fldCharType="end"/>
            </w:r>
          </w:p>
        </w:tc>
        <w:tc>
          <w:tcPr>
            <w:tcW w:w="3402" w:type="dxa"/>
            <w:hideMark/>
          </w:tcPr>
          <w:p w14:paraId="40790C85" w14:textId="77777777" w:rsidR="00565E7A" w:rsidRPr="00565E7A" w:rsidRDefault="00565E7A">
            <w:proofErr w:type="spellStart"/>
            <w:r w:rsidRPr="00565E7A">
              <w:t>Zika</w:t>
            </w:r>
            <w:proofErr w:type="spellEnd"/>
            <w:r w:rsidRPr="00565E7A">
              <w:t xml:space="preserve"> virus/</w:t>
            </w:r>
            <w:proofErr w:type="spellStart"/>
            <w:r w:rsidRPr="00565E7A">
              <w:t>A.taylori-tc</w:t>
            </w:r>
            <w:proofErr w:type="spellEnd"/>
            <w:r w:rsidRPr="00565E7A">
              <w:t>/SEN/1984/41662-DAK</w:t>
            </w:r>
          </w:p>
        </w:tc>
        <w:tc>
          <w:tcPr>
            <w:tcW w:w="1701" w:type="dxa"/>
            <w:hideMark/>
          </w:tcPr>
          <w:p w14:paraId="7EE21863" w14:textId="77777777" w:rsidR="00565E7A" w:rsidRPr="00565E7A" w:rsidRDefault="00565E7A">
            <w:r w:rsidRPr="00565E7A">
              <w:t>Senegal</w:t>
            </w:r>
          </w:p>
        </w:tc>
        <w:tc>
          <w:tcPr>
            <w:tcW w:w="1006" w:type="dxa"/>
            <w:hideMark/>
          </w:tcPr>
          <w:p w14:paraId="42CE9882" w14:textId="77777777" w:rsidR="00565E7A" w:rsidRPr="00565E7A" w:rsidRDefault="00565E7A">
            <w:r w:rsidRPr="00565E7A">
              <w:t>1984</w:t>
            </w:r>
          </w:p>
        </w:tc>
        <w:tc>
          <w:tcPr>
            <w:tcW w:w="1687" w:type="dxa"/>
            <w:hideMark/>
          </w:tcPr>
          <w:p w14:paraId="0ABD8786" w14:textId="77777777" w:rsidR="00565E7A" w:rsidRPr="00565E7A" w:rsidRDefault="00565E7A">
            <w:pPr>
              <w:rPr>
                <w:i/>
                <w:iCs/>
              </w:rPr>
            </w:pPr>
            <w:proofErr w:type="spellStart"/>
            <w:r w:rsidRPr="00565E7A">
              <w:rPr>
                <w:i/>
                <w:iCs/>
              </w:rPr>
              <w:t>Aedes</w:t>
            </w:r>
            <w:proofErr w:type="spellEnd"/>
            <w:r w:rsidRPr="00565E7A">
              <w:rPr>
                <w:i/>
                <w:iCs/>
              </w:rPr>
              <w:t xml:space="preserve"> </w:t>
            </w:r>
            <w:proofErr w:type="spellStart"/>
            <w:r w:rsidRPr="00565E7A">
              <w:rPr>
                <w:i/>
                <w:iCs/>
              </w:rPr>
              <w:t>taylori</w:t>
            </w:r>
            <w:proofErr w:type="spellEnd"/>
          </w:p>
        </w:tc>
        <w:tc>
          <w:tcPr>
            <w:tcW w:w="1985" w:type="dxa"/>
            <w:hideMark/>
          </w:tcPr>
          <w:p w14:paraId="2404E06B" w14:textId="77777777" w:rsidR="00565E7A" w:rsidRPr="00565E7A" w:rsidRDefault="00565E7A">
            <w:r w:rsidRPr="00565E7A">
              <w:t>AP61 cells (x1), C6/36 (x1), Vero (x3)</w:t>
            </w:r>
          </w:p>
        </w:tc>
        <w:tc>
          <w:tcPr>
            <w:tcW w:w="1134" w:type="dxa"/>
            <w:hideMark/>
          </w:tcPr>
          <w:p w14:paraId="6A22404F" w14:textId="77777777" w:rsidR="00565E7A" w:rsidRPr="00565E7A" w:rsidRDefault="00565E7A">
            <w:r w:rsidRPr="00565E7A">
              <w:t>10806</w:t>
            </w:r>
          </w:p>
        </w:tc>
        <w:tc>
          <w:tcPr>
            <w:tcW w:w="903" w:type="dxa"/>
            <w:hideMark/>
          </w:tcPr>
          <w:p w14:paraId="3F0A15EE" w14:textId="77777777" w:rsidR="00565E7A" w:rsidRPr="00565E7A" w:rsidRDefault="00565E7A">
            <w:r w:rsidRPr="00565E7A">
              <w:t>106</w:t>
            </w:r>
          </w:p>
        </w:tc>
        <w:tc>
          <w:tcPr>
            <w:tcW w:w="972" w:type="dxa"/>
            <w:hideMark/>
          </w:tcPr>
          <w:p w14:paraId="00F80F46" w14:textId="77777777" w:rsidR="00565E7A" w:rsidRPr="00565E7A" w:rsidRDefault="00565E7A">
            <w:r w:rsidRPr="00565E7A">
              <w:t>428</w:t>
            </w:r>
          </w:p>
        </w:tc>
      </w:tr>
      <w:tr w:rsidR="00565E7A" w:rsidRPr="00565E7A" w14:paraId="5D723F31" w14:textId="77777777" w:rsidTr="0073495D">
        <w:trPr>
          <w:trHeight w:val="600"/>
        </w:trPr>
        <w:tc>
          <w:tcPr>
            <w:tcW w:w="1384" w:type="dxa"/>
            <w:hideMark/>
          </w:tcPr>
          <w:p w14:paraId="7CC91379" w14:textId="77777777" w:rsidR="00565E7A" w:rsidRPr="003D780C" w:rsidRDefault="00565E7A" w:rsidP="00DD1843">
            <w:r w:rsidRPr="003D780C">
              <w:lastRenderedPageBreak/>
              <w:t>KU955591.1</w:t>
            </w:r>
            <w:r w:rsidR="00951AF9" w:rsidRPr="003D780C">
              <w:t xml:space="preserve"> </w:t>
            </w:r>
            <w:r w:rsidR="003A5D8E" w:rsidRPr="003D780C">
              <w:fldChar w:fldCharType="begin">
                <w:fldData xml:space="preserve">PEVuZE5vdGU+PENpdGU+PEF1dGhvcj5MYWRuZXI8L0F1dGhvcj48WWVhcj4yMDE2PC9ZZWFyPjxS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</w:fldData>
              </w:fldChar>
            </w:r>
            <w:r w:rsidR="00951AF9" w:rsidRPr="003D780C">
              <w:instrText xml:space="preserve"> ADDIN EN.CITE </w:instrText>
            </w:r>
            <w:r w:rsidR="003A5D8E" w:rsidRPr="003D780C">
              <w:fldChar w:fldCharType="begin">
                <w:fldData xml:space="preserve">PEVuZE5vdGU+PENpdGU+PEF1dGhvcj5MYWRuZXI8L0F1dGhvcj48WWVhcj4yMDE2PC9ZZWFyPjxS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</w:fldData>
              </w:fldChar>
            </w:r>
            <w:r w:rsidR="00951AF9" w:rsidRPr="003D780C">
              <w:instrText xml:space="preserve"> ADDIN EN.CITE.DATA </w:instrText>
            </w:r>
            <w:r w:rsidR="003A5D8E" w:rsidRPr="003D780C">
              <w:fldChar w:fldCharType="end"/>
            </w:r>
            <w:r w:rsidR="003A5D8E" w:rsidRPr="003D780C">
              <w:fldChar w:fldCharType="separate"/>
            </w:r>
            <w:r w:rsidR="00951AF9" w:rsidRPr="003D780C">
              <w:rPr>
                <w:noProof/>
              </w:rPr>
              <w:t>[</w:t>
            </w:r>
            <w:hyperlink w:anchor="_ENREF_2" w:tooltip="Ladner, 2016 #6" w:history="1">
              <w:r w:rsidR="00DD1843" w:rsidRPr="003D780C">
                <w:rPr>
                  <w:noProof/>
                </w:rPr>
                <w:t>2</w:t>
              </w:r>
            </w:hyperlink>
            <w:r w:rsidR="00951AF9" w:rsidRPr="003D780C">
              <w:rPr>
                <w:noProof/>
              </w:rPr>
              <w:t>]</w:t>
            </w:r>
            <w:r w:rsidR="003A5D8E" w:rsidRPr="003D780C">
              <w:fldChar w:fldCharType="end"/>
            </w:r>
          </w:p>
        </w:tc>
        <w:tc>
          <w:tcPr>
            <w:tcW w:w="3402" w:type="dxa"/>
            <w:hideMark/>
          </w:tcPr>
          <w:p w14:paraId="48FD0DF4" w14:textId="77777777" w:rsidR="00565E7A" w:rsidRPr="00565E7A" w:rsidRDefault="00565E7A">
            <w:proofErr w:type="spellStart"/>
            <w:r w:rsidRPr="00565E7A">
              <w:t>Zika</w:t>
            </w:r>
            <w:proofErr w:type="spellEnd"/>
            <w:r w:rsidRPr="00565E7A">
              <w:t xml:space="preserve"> virus/</w:t>
            </w:r>
            <w:proofErr w:type="spellStart"/>
            <w:r w:rsidRPr="00565E7A">
              <w:t>A.africanus-tc</w:t>
            </w:r>
            <w:proofErr w:type="spellEnd"/>
            <w:r w:rsidRPr="00565E7A">
              <w:t>/SEN/1984/41525-DAK</w:t>
            </w:r>
          </w:p>
        </w:tc>
        <w:tc>
          <w:tcPr>
            <w:tcW w:w="1701" w:type="dxa"/>
            <w:hideMark/>
          </w:tcPr>
          <w:p w14:paraId="2F0D335E" w14:textId="77777777" w:rsidR="00565E7A" w:rsidRPr="00565E7A" w:rsidRDefault="00565E7A">
            <w:r w:rsidRPr="00565E7A">
              <w:t>Senegal</w:t>
            </w:r>
          </w:p>
        </w:tc>
        <w:tc>
          <w:tcPr>
            <w:tcW w:w="1006" w:type="dxa"/>
            <w:hideMark/>
          </w:tcPr>
          <w:p w14:paraId="28785BF1" w14:textId="77777777" w:rsidR="00565E7A" w:rsidRPr="00565E7A" w:rsidRDefault="00565E7A">
            <w:r w:rsidRPr="00565E7A">
              <w:t>1984</w:t>
            </w:r>
          </w:p>
        </w:tc>
        <w:tc>
          <w:tcPr>
            <w:tcW w:w="1687" w:type="dxa"/>
            <w:hideMark/>
          </w:tcPr>
          <w:p w14:paraId="2C6BE845" w14:textId="77777777" w:rsidR="00565E7A" w:rsidRPr="00565E7A" w:rsidRDefault="00565E7A">
            <w:pPr>
              <w:rPr>
                <w:i/>
                <w:iCs/>
              </w:rPr>
            </w:pPr>
            <w:proofErr w:type="spellStart"/>
            <w:r w:rsidRPr="00565E7A">
              <w:rPr>
                <w:i/>
                <w:iCs/>
              </w:rPr>
              <w:t>Aedes</w:t>
            </w:r>
            <w:proofErr w:type="spellEnd"/>
            <w:r w:rsidRPr="00565E7A">
              <w:rPr>
                <w:i/>
                <w:iCs/>
              </w:rPr>
              <w:t xml:space="preserve"> </w:t>
            </w:r>
            <w:proofErr w:type="spellStart"/>
            <w:r w:rsidRPr="00565E7A">
              <w:rPr>
                <w:i/>
                <w:iCs/>
              </w:rPr>
              <w:t>africanus</w:t>
            </w:r>
            <w:proofErr w:type="spellEnd"/>
          </w:p>
        </w:tc>
        <w:tc>
          <w:tcPr>
            <w:tcW w:w="1985" w:type="dxa"/>
            <w:hideMark/>
          </w:tcPr>
          <w:p w14:paraId="42BA6FFD" w14:textId="77777777" w:rsidR="00565E7A" w:rsidRPr="00565E7A" w:rsidRDefault="00565E7A">
            <w:r w:rsidRPr="00565E7A">
              <w:t>AP61 cells (x1), C6/36 (x1), Vero (x3)</w:t>
            </w:r>
          </w:p>
        </w:tc>
        <w:tc>
          <w:tcPr>
            <w:tcW w:w="1134" w:type="dxa"/>
            <w:hideMark/>
          </w:tcPr>
          <w:p w14:paraId="05671D59" w14:textId="77777777" w:rsidR="00565E7A" w:rsidRPr="00565E7A" w:rsidRDefault="00565E7A">
            <w:r w:rsidRPr="00565E7A">
              <w:t>10806</w:t>
            </w:r>
          </w:p>
        </w:tc>
        <w:tc>
          <w:tcPr>
            <w:tcW w:w="903" w:type="dxa"/>
            <w:hideMark/>
          </w:tcPr>
          <w:p w14:paraId="5FDD8A0A" w14:textId="77777777" w:rsidR="00565E7A" w:rsidRPr="00565E7A" w:rsidRDefault="00565E7A">
            <w:r w:rsidRPr="00565E7A">
              <w:t>106</w:t>
            </w:r>
          </w:p>
        </w:tc>
        <w:tc>
          <w:tcPr>
            <w:tcW w:w="972" w:type="dxa"/>
            <w:hideMark/>
          </w:tcPr>
          <w:p w14:paraId="51059000" w14:textId="77777777" w:rsidR="00565E7A" w:rsidRPr="00565E7A" w:rsidRDefault="00565E7A">
            <w:r w:rsidRPr="00565E7A">
              <w:t>428</w:t>
            </w:r>
          </w:p>
        </w:tc>
      </w:tr>
      <w:tr w:rsidR="00565E7A" w:rsidRPr="00565E7A" w14:paraId="54E20F30" w14:textId="77777777" w:rsidTr="0073495D">
        <w:trPr>
          <w:trHeight w:val="300"/>
        </w:trPr>
        <w:tc>
          <w:tcPr>
            <w:tcW w:w="1384" w:type="dxa"/>
            <w:hideMark/>
          </w:tcPr>
          <w:p w14:paraId="02EF29EC" w14:textId="77777777" w:rsidR="00565E7A" w:rsidRPr="003D780C" w:rsidRDefault="00565E7A">
            <w:r w:rsidRPr="003D780C">
              <w:t>KU926310.1</w:t>
            </w:r>
            <w:r w:rsidR="00F16C95" w:rsidRPr="003D780C">
              <w:t>*</w:t>
            </w:r>
          </w:p>
        </w:tc>
        <w:tc>
          <w:tcPr>
            <w:tcW w:w="3402" w:type="dxa"/>
            <w:hideMark/>
          </w:tcPr>
          <w:p w14:paraId="2C280486" w14:textId="77777777" w:rsidR="00565E7A" w:rsidRPr="00565E7A" w:rsidRDefault="00565E7A">
            <w:r w:rsidRPr="00565E7A">
              <w:t>Rio-S1</w:t>
            </w:r>
          </w:p>
        </w:tc>
        <w:tc>
          <w:tcPr>
            <w:tcW w:w="1701" w:type="dxa"/>
            <w:hideMark/>
          </w:tcPr>
          <w:p w14:paraId="16424E98" w14:textId="77777777" w:rsidR="00565E7A" w:rsidRPr="00565E7A" w:rsidRDefault="00565E7A">
            <w:r w:rsidRPr="00565E7A">
              <w:t>Brazil</w:t>
            </w:r>
          </w:p>
        </w:tc>
        <w:tc>
          <w:tcPr>
            <w:tcW w:w="1006" w:type="dxa"/>
            <w:hideMark/>
          </w:tcPr>
          <w:p w14:paraId="08CDD365" w14:textId="77777777" w:rsidR="00565E7A" w:rsidRPr="00565E7A" w:rsidRDefault="00565E7A">
            <w:r w:rsidRPr="00565E7A">
              <w:t>2016</w:t>
            </w:r>
          </w:p>
        </w:tc>
        <w:tc>
          <w:tcPr>
            <w:tcW w:w="1687" w:type="dxa"/>
            <w:hideMark/>
          </w:tcPr>
          <w:p w14:paraId="5B3389AE" w14:textId="77777777" w:rsidR="00565E7A" w:rsidRPr="00565E7A" w:rsidRDefault="00565E7A">
            <w:pPr>
              <w:rPr>
                <w:i/>
                <w:iCs/>
              </w:rPr>
            </w:pPr>
            <w:r w:rsidRPr="00565E7A">
              <w:rPr>
                <w:i/>
                <w:iCs/>
              </w:rPr>
              <w:t xml:space="preserve">Homo sapiens </w:t>
            </w:r>
            <w:r w:rsidRPr="00565E7A">
              <w:t>(saliva)</w:t>
            </w:r>
          </w:p>
        </w:tc>
        <w:tc>
          <w:tcPr>
            <w:tcW w:w="1985" w:type="dxa"/>
            <w:hideMark/>
          </w:tcPr>
          <w:p w14:paraId="6335B6B2" w14:textId="77777777" w:rsidR="00565E7A" w:rsidRPr="00565E7A" w:rsidRDefault="00565E7A">
            <w:r w:rsidRPr="00565E7A">
              <w:t>Vero</w:t>
            </w:r>
          </w:p>
        </w:tc>
        <w:tc>
          <w:tcPr>
            <w:tcW w:w="1134" w:type="dxa"/>
            <w:hideMark/>
          </w:tcPr>
          <w:p w14:paraId="1EAEA661" w14:textId="77777777" w:rsidR="00565E7A" w:rsidRPr="00565E7A" w:rsidRDefault="00565E7A">
            <w:r w:rsidRPr="00565E7A">
              <w:t>10805</w:t>
            </w:r>
          </w:p>
        </w:tc>
        <w:tc>
          <w:tcPr>
            <w:tcW w:w="903" w:type="dxa"/>
            <w:hideMark/>
          </w:tcPr>
          <w:p w14:paraId="2D31974E" w14:textId="77777777" w:rsidR="00565E7A" w:rsidRPr="00565E7A" w:rsidRDefault="00565E7A">
            <w:r w:rsidRPr="00565E7A">
              <w:t>106</w:t>
            </w:r>
          </w:p>
        </w:tc>
        <w:tc>
          <w:tcPr>
            <w:tcW w:w="972" w:type="dxa"/>
            <w:hideMark/>
          </w:tcPr>
          <w:p w14:paraId="62864A6C" w14:textId="77777777" w:rsidR="00565E7A" w:rsidRPr="00565E7A" w:rsidRDefault="00565E7A">
            <w:r w:rsidRPr="00565E7A">
              <w:t>426</w:t>
            </w:r>
          </w:p>
        </w:tc>
      </w:tr>
      <w:tr w:rsidR="00565E7A" w:rsidRPr="00565E7A" w14:paraId="1BB88793" w14:textId="77777777" w:rsidTr="0073495D">
        <w:trPr>
          <w:trHeight w:val="315"/>
        </w:trPr>
        <w:tc>
          <w:tcPr>
            <w:tcW w:w="1384" w:type="dxa"/>
            <w:noWrap/>
            <w:hideMark/>
          </w:tcPr>
          <w:p w14:paraId="7F6D8B3C" w14:textId="77777777" w:rsidR="00565E7A" w:rsidRPr="003D780C" w:rsidRDefault="00565E7A">
            <w:r w:rsidRPr="003D780C">
              <w:t>KU820899.2</w:t>
            </w:r>
            <w:r w:rsidR="00F16C95" w:rsidRPr="003D780C">
              <w:t>*</w:t>
            </w:r>
          </w:p>
        </w:tc>
        <w:tc>
          <w:tcPr>
            <w:tcW w:w="3402" w:type="dxa"/>
            <w:hideMark/>
          </w:tcPr>
          <w:p w14:paraId="28838518" w14:textId="77777777" w:rsidR="00565E7A" w:rsidRPr="00565E7A" w:rsidRDefault="00565E7A">
            <w:r w:rsidRPr="00565E7A">
              <w:t>ZJ03</w:t>
            </w:r>
          </w:p>
        </w:tc>
        <w:tc>
          <w:tcPr>
            <w:tcW w:w="1701" w:type="dxa"/>
            <w:hideMark/>
          </w:tcPr>
          <w:p w14:paraId="5895ACC7" w14:textId="77777777" w:rsidR="00565E7A" w:rsidRPr="00565E7A" w:rsidRDefault="00565E7A">
            <w:r w:rsidRPr="00565E7A">
              <w:t>China</w:t>
            </w:r>
          </w:p>
        </w:tc>
        <w:tc>
          <w:tcPr>
            <w:tcW w:w="1006" w:type="dxa"/>
            <w:hideMark/>
          </w:tcPr>
          <w:p w14:paraId="01123DF1" w14:textId="77777777" w:rsidR="00565E7A" w:rsidRPr="00565E7A" w:rsidRDefault="00565E7A">
            <w:r w:rsidRPr="00565E7A">
              <w:t>2016</w:t>
            </w:r>
          </w:p>
        </w:tc>
        <w:tc>
          <w:tcPr>
            <w:tcW w:w="1687" w:type="dxa"/>
            <w:hideMark/>
          </w:tcPr>
          <w:p w14:paraId="33DEEC64" w14:textId="77777777" w:rsidR="00565E7A" w:rsidRPr="00565E7A" w:rsidRDefault="00565E7A">
            <w:pPr>
              <w:rPr>
                <w:i/>
                <w:iCs/>
              </w:rPr>
            </w:pPr>
            <w:r w:rsidRPr="00565E7A">
              <w:rPr>
                <w:i/>
                <w:iCs/>
              </w:rPr>
              <w:t>Homo sapiens</w:t>
            </w:r>
          </w:p>
        </w:tc>
        <w:tc>
          <w:tcPr>
            <w:tcW w:w="1985" w:type="dxa"/>
            <w:hideMark/>
          </w:tcPr>
          <w:p w14:paraId="0A1F87C2" w14:textId="77777777" w:rsidR="00565E7A" w:rsidRPr="00565E7A" w:rsidRDefault="00565E7A">
            <w:r w:rsidRPr="00565E7A">
              <w:t>-</w:t>
            </w:r>
          </w:p>
        </w:tc>
        <w:tc>
          <w:tcPr>
            <w:tcW w:w="1134" w:type="dxa"/>
            <w:hideMark/>
          </w:tcPr>
          <w:p w14:paraId="76A7CAC5" w14:textId="77777777" w:rsidR="00565E7A" w:rsidRPr="00565E7A" w:rsidRDefault="00565E7A">
            <w:r w:rsidRPr="00565E7A">
              <w:t>10805</w:t>
            </w:r>
          </w:p>
        </w:tc>
        <w:tc>
          <w:tcPr>
            <w:tcW w:w="903" w:type="dxa"/>
            <w:hideMark/>
          </w:tcPr>
          <w:p w14:paraId="1E1ACCFC" w14:textId="77777777" w:rsidR="00565E7A" w:rsidRPr="00565E7A" w:rsidRDefault="00565E7A">
            <w:r w:rsidRPr="00565E7A">
              <w:t>104</w:t>
            </w:r>
          </w:p>
        </w:tc>
        <w:tc>
          <w:tcPr>
            <w:tcW w:w="972" w:type="dxa"/>
            <w:hideMark/>
          </w:tcPr>
          <w:p w14:paraId="0536A083" w14:textId="77777777" w:rsidR="00565E7A" w:rsidRPr="00565E7A" w:rsidRDefault="00565E7A">
            <w:r w:rsidRPr="00565E7A">
              <w:t>429</w:t>
            </w:r>
          </w:p>
        </w:tc>
      </w:tr>
      <w:tr w:rsidR="0073495D" w:rsidRPr="00565E7A" w14:paraId="5ED9D823" w14:textId="77777777" w:rsidTr="0073495D">
        <w:trPr>
          <w:trHeight w:val="405"/>
        </w:trPr>
        <w:tc>
          <w:tcPr>
            <w:tcW w:w="1384" w:type="dxa"/>
            <w:noWrap/>
            <w:hideMark/>
          </w:tcPr>
          <w:p w14:paraId="1135DEE8" w14:textId="77777777" w:rsidR="0073495D" w:rsidRPr="003D780C" w:rsidRDefault="0073495D" w:rsidP="005D184B">
            <w:r w:rsidRPr="003D780C">
              <w:t>KU820897.2**</w:t>
            </w:r>
          </w:p>
        </w:tc>
        <w:tc>
          <w:tcPr>
            <w:tcW w:w="3402" w:type="dxa"/>
            <w:hideMark/>
          </w:tcPr>
          <w:p w14:paraId="5AB52F37" w14:textId="77777777" w:rsidR="0073495D" w:rsidRPr="00565E7A" w:rsidRDefault="0073495D">
            <w:r>
              <w:t>ZIKV_</w:t>
            </w:r>
            <w:r w:rsidRPr="00565E7A">
              <w:t>FLR</w:t>
            </w:r>
          </w:p>
        </w:tc>
        <w:tc>
          <w:tcPr>
            <w:tcW w:w="1701" w:type="dxa"/>
            <w:hideMark/>
          </w:tcPr>
          <w:p w14:paraId="73E12F03" w14:textId="77777777" w:rsidR="0073495D" w:rsidRPr="00565E7A" w:rsidRDefault="0073495D">
            <w:r w:rsidRPr="00565E7A">
              <w:t>Colombia</w:t>
            </w:r>
          </w:p>
        </w:tc>
        <w:tc>
          <w:tcPr>
            <w:tcW w:w="1006" w:type="dxa"/>
            <w:hideMark/>
          </w:tcPr>
          <w:p w14:paraId="20D584B9" w14:textId="77777777" w:rsidR="0073495D" w:rsidRPr="00565E7A" w:rsidRDefault="0073495D">
            <w:r w:rsidRPr="00565E7A">
              <w:t>2015</w:t>
            </w:r>
          </w:p>
        </w:tc>
        <w:tc>
          <w:tcPr>
            <w:tcW w:w="1687" w:type="dxa"/>
            <w:hideMark/>
          </w:tcPr>
          <w:p w14:paraId="3A515FC9" w14:textId="77777777" w:rsidR="0073495D" w:rsidRPr="00565E7A" w:rsidRDefault="0073495D">
            <w:pPr>
              <w:rPr>
                <w:i/>
                <w:iCs/>
              </w:rPr>
            </w:pPr>
            <w:r w:rsidRPr="00565E7A">
              <w:rPr>
                <w:i/>
                <w:iCs/>
              </w:rPr>
              <w:t>Homo sapiens</w:t>
            </w:r>
          </w:p>
        </w:tc>
        <w:tc>
          <w:tcPr>
            <w:tcW w:w="1985" w:type="dxa"/>
            <w:hideMark/>
          </w:tcPr>
          <w:p w14:paraId="5ED46CCC" w14:textId="77777777" w:rsidR="0073495D" w:rsidRPr="00565E7A" w:rsidRDefault="0073495D">
            <w:r w:rsidRPr="00565E7A">
              <w:t>C6/36 (x1)</w:t>
            </w:r>
          </w:p>
        </w:tc>
        <w:tc>
          <w:tcPr>
            <w:tcW w:w="1134" w:type="dxa"/>
            <w:noWrap/>
            <w:hideMark/>
          </w:tcPr>
          <w:p w14:paraId="165EB297" w14:textId="77777777" w:rsidR="0073495D" w:rsidRPr="00565E7A" w:rsidRDefault="0073495D">
            <w:r w:rsidRPr="00565E7A">
              <w:t>10800</w:t>
            </w:r>
          </w:p>
        </w:tc>
        <w:tc>
          <w:tcPr>
            <w:tcW w:w="903" w:type="dxa"/>
            <w:hideMark/>
          </w:tcPr>
          <w:p w14:paraId="49F61496" w14:textId="77777777" w:rsidR="0073495D" w:rsidRPr="00565E7A" w:rsidRDefault="0073495D">
            <w:r w:rsidRPr="00565E7A">
              <w:t>107</w:t>
            </w:r>
          </w:p>
        </w:tc>
        <w:tc>
          <w:tcPr>
            <w:tcW w:w="972" w:type="dxa"/>
            <w:hideMark/>
          </w:tcPr>
          <w:p w14:paraId="00808E25" w14:textId="77777777" w:rsidR="0073495D" w:rsidRPr="00565E7A" w:rsidRDefault="0073495D">
            <w:r w:rsidRPr="00565E7A">
              <w:t>421</w:t>
            </w:r>
          </w:p>
        </w:tc>
      </w:tr>
      <w:tr w:rsidR="0073495D" w:rsidRPr="00565E7A" w14:paraId="75D1080D" w14:textId="77777777" w:rsidTr="0073495D">
        <w:trPr>
          <w:trHeight w:val="315"/>
        </w:trPr>
        <w:tc>
          <w:tcPr>
            <w:tcW w:w="1384" w:type="dxa"/>
            <w:noWrap/>
            <w:hideMark/>
          </w:tcPr>
          <w:p w14:paraId="6645A77B" w14:textId="77777777" w:rsidR="0073495D" w:rsidRPr="003D780C" w:rsidRDefault="0073495D">
            <w:r w:rsidRPr="003D780C">
              <w:t xml:space="preserve">KU870645.1* </w:t>
            </w:r>
            <w:r w:rsidRPr="003D780C">
              <w:fldChar w:fldCharType="begin">
                <w:fldData xml:space="preserve">PEVuZE5vdGU+PENpdGU+PEF1dGhvcj5EcmlnZ2VyczwvQXV0aG9yPjxZZWFyPjIwMTY8L1llYXI+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</w:fldData>
              </w:fldChar>
            </w:r>
            <w:r w:rsidRPr="003D780C">
              <w:instrText xml:space="preserve"> ADDIN EN.CITE </w:instrText>
            </w:r>
            <w:r w:rsidRPr="003D780C">
              <w:fldChar w:fldCharType="begin">
                <w:fldData xml:space="preserve">PEVuZE5vdGU+PENpdGU+PEF1dGhvcj5EcmlnZ2VyczwvQXV0aG9yPjxZZWFyPjIwMTY8L1llYXI+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</w:fldData>
              </w:fldChar>
            </w:r>
            <w:r w:rsidRPr="003D780C">
              <w:instrText xml:space="preserve"> ADDIN EN.CITE.DATA </w:instrText>
            </w:r>
            <w:r w:rsidRPr="003D780C">
              <w:fldChar w:fldCharType="end"/>
            </w:r>
            <w:r w:rsidRPr="003D780C">
              <w:fldChar w:fldCharType="separate"/>
            </w:r>
            <w:r w:rsidRPr="003D780C">
              <w:rPr>
                <w:noProof/>
              </w:rPr>
              <w:t>[</w:t>
            </w:r>
            <w:hyperlink w:anchor="_ENREF_5" w:tooltip="Driggers, 2016 #23" w:history="1">
              <w:r w:rsidRPr="003D780C">
                <w:rPr>
                  <w:noProof/>
                </w:rPr>
                <w:t>5</w:t>
              </w:r>
            </w:hyperlink>
            <w:r w:rsidRPr="003D780C">
              <w:rPr>
                <w:noProof/>
              </w:rPr>
              <w:t>]</w:t>
            </w:r>
            <w:r w:rsidRPr="003D780C">
              <w:fldChar w:fldCharType="end"/>
            </w:r>
          </w:p>
          <w:p w14:paraId="19370D27" w14:textId="77777777" w:rsidR="0073495D" w:rsidRPr="003D780C" w:rsidRDefault="0073495D" w:rsidP="00F16C95"/>
        </w:tc>
        <w:tc>
          <w:tcPr>
            <w:tcW w:w="3402" w:type="dxa"/>
            <w:hideMark/>
          </w:tcPr>
          <w:p w14:paraId="7000411F" w14:textId="77777777" w:rsidR="0073495D" w:rsidRPr="00565E7A" w:rsidRDefault="0073495D">
            <w:r w:rsidRPr="00565E7A">
              <w:t>FB-GWUH-2016</w:t>
            </w:r>
          </w:p>
        </w:tc>
        <w:tc>
          <w:tcPr>
            <w:tcW w:w="1701" w:type="dxa"/>
            <w:hideMark/>
          </w:tcPr>
          <w:p w14:paraId="54CF25B1" w14:textId="77777777" w:rsidR="0073495D" w:rsidRPr="00565E7A" w:rsidRDefault="0073495D">
            <w:r w:rsidRPr="00565E7A">
              <w:t xml:space="preserve">Guatemala (putative country of infection) – </w:t>
            </w:r>
            <w:proofErr w:type="spellStart"/>
            <w:r w:rsidRPr="00565E7A">
              <w:t>fetal</w:t>
            </w:r>
            <w:proofErr w:type="spellEnd"/>
            <w:r w:rsidRPr="00565E7A">
              <w:t xml:space="preserve"> brain</w:t>
            </w:r>
          </w:p>
        </w:tc>
        <w:tc>
          <w:tcPr>
            <w:tcW w:w="1006" w:type="dxa"/>
            <w:hideMark/>
          </w:tcPr>
          <w:p w14:paraId="29E5D2A4" w14:textId="77777777" w:rsidR="0073495D" w:rsidRPr="00565E7A" w:rsidRDefault="0073495D">
            <w:r w:rsidRPr="00565E7A">
              <w:t>2016</w:t>
            </w:r>
          </w:p>
        </w:tc>
        <w:tc>
          <w:tcPr>
            <w:tcW w:w="1687" w:type="dxa"/>
            <w:hideMark/>
          </w:tcPr>
          <w:p w14:paraId="70CEA129" w14:textId="77777777" w:rsidR="0073495D" w:rsidRPr="00565E7A" w:rsidRDefault="0073495D">
            <w:pPr>
              <w:rPr>
                <w:i/>
                <w:iCs/>
              </w:rPr>
            </w:pPr>
            <w:r w:rsidRPr="00565E7A">
              <w:rPr>
                <w:i/>
                <w:iCs/>
              </w:rPr>
              <w:t xml:space="preserve">Homo sapiens </w:t>
            </w:r>
            <w:r w:rsidRPr="00565E7A">
              <w:t>(foetal brain)</w:t>
            </w:r>
          </w:p>
        </w:tc>
        <w:tc>
          <w:tcPr>
            <w:tcW w:w="1985" w:type="dxa"/>
            <w:hideMark/>
          </w:tcPr>
          <w:p w14:paraId="42099BF4" w14:textId="77777777" w:rsidR="0073495D" w:rsidRPr="00565E7A" w:rsidRDefault="0073495D">
            <w:r w:rsidRPr="00565E7A">
              <w:t>SK-N-SH</w:t>
            </w:r>
          </w:p>
        </w:tc>
        <w:tc>
          <w:tcPr>
            <w:tcW w:w="1134" w:type="dxa"/>
            <w:hideMark/>
          </w:tcPr>
          <w:p w14:paraId="05B0B570" w14:textId="77777777" w:rsidR="0073495D" w:rsidRPr="00565E7A" w:rsidRDefault="0073495D">
            <w:r w:rsidRPr="00565E7A">
              <w:t>10798</w:t>
            </w:r>
          </w:p>
        </w:tc>
        <w:tc>
          <w:tcPr>
            <w:tcW w:w="903" w:type="dxa"/>
            <w:hideMark/>
          </w:tcPr>
          <w:p w14:paraId="672D3C56" w14:textId="77777777" w:rsidR="0073495D" w:rsidRPr="00565E7A" w:rsidRDefault="0073495D">
            <w:r w:rsidRPr="00565E7A">
              <w:t>99</w:t>
            </w:r>
          </w:p>
        </w:tc>
        <w:tc>
          <w:tcPr>
            <w:tcW w:w="972" w:type="dxa"/>
            <w:hideMark/>
          </w:tcPr>
          <w:p w14:paraId="4D70A75A" w14:textId="77777777" w:rsidR="0073495D" w:rsidRPr="00565E7A" w:rsidRDefault="0073495D">
            <w:r w:rsidRPr="00565E7A">
              <w:t>427</w:t>
            </w:r>
          </w:p>
        </w:tc>
      </w:tr>
      <w:tr w:rsidR="0073495D" w:rsidRPr="00565E7A" w14:paraId="1D1E8971" w14:textId="77777777" w:rsidTr="0073495D">
        <w:trPr>
          <w:trHeight w:val="600"/>
        </w:trPr>
        <w:tc>
          <w:tcPr>
            <w:tcW w:w="1384" w:type="dxa"/>
            <w:hideMark/>
          </w:tcPr>
          <w:p w14:paraId="6F2ECB30" w14:textId="77777777" w:rsidR="0073495D" w:rsidRPr="003D780C" w:rsidRDefault="0073495D" w:rsidP="00DD1843">
            <w:r w:rsidRPr="003D780C">
              <w:t xml:space="preserve">KU955594 .1 </w:t>
            </w:r>
            <w:r w:rsidRPr="003D780C">
              <w:fldChar w:fldCharType="begin">
                <w:fldData xml:space="preserve">PEVuZE5vdGU+PENpdGU+PEF1dGhvcj5MYWRuZXI8L0F1dGhvcj48WWVhcj4yMDE2PC9ZZWFyPjxS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</w:fldData>
              </w:fldChar>
            </w:r>
            <w:r w:rsidRPr="003D780C">
              <w:instrText xml:space="preserve"> ADDIN EN.CITE </w:instrText>
            </w:r>
            <w:r w:rsidRPr="003D780C">
              <w:fldChar w:fldCharType="begin">
                <w:fldData xml:space="preserve">PEVuZE5vdGU+PENpdGU+PEF1dGhvcj5MYWRuZXI8L0F1dGhvcj48WWVhcj4yMDE2PC9ZZWFyPjxS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</w:fldData>
              </w:fldChar>
            </w:r>
            <w:r w:rsidRPr="003D780C">
              <w:instrText xml:space="preserve"> ADDIN EN.CITE.DATA </w:instrText>
            </w:r>
            <w:r w:rsidRPr="003D780C">
              <w:fldChar w:fldCharType="end"/>
            </w:r>
            <w:r w:rsidRPr="003D780C">
              <w:fldChar w:fldCharType="separate"/>
            </w:r>
            <w:r w:rsidRPr="003D780C">
              <w:rPr>
                <w:noProof/>
              </w:rPr>
              <w:t>[</w:t>
            </w:r>
            <w:hyperlink w:anchor="_ENREF_2" w:tooltip="Ladner, 2016 #6" w:history="1">
              <w:r w:rsidRPr="003D780C">
                <w:rPr>
                  <w:noProof/>
                </w:rPr>
                <w:t>2</w:t>
              </w:r>
            </w:hyperlink>
            <w:r w:rsidRPr="003D780C">
              <w:rPr>
                <w:noProof/>
              </w:rPr>
              <w:t>]</w:t>
            </w:r>
            <w:r w:rsidRPr="003D780C">
              <w:fldChar w:fldCharType="end"/>
            </w:r>
          </w:p>
        </w:tc>
        <w:tc>
          <w:tcPr>
            <w:tcW w:w="3402" w:type="dxa"/>
            <w:hideMark/>
          </w:tcPr>
          <w:p w14:paraId="7135E300" w14:textId="77777777" w:rsidR="0073495D" w:rsidRPr="00565E7A" w:rsidRDefault="0073495D">
            <w:proofErr w:type="spellStart"/>
            <w:r w:rsidRPr="00565E7A">
              <w:t>Zika</w:t>
            </w:r>
            <w:proofErr w:type="spellEnd"/>
            <w:r w:rsidRPr="00565E7A">
              <w:t xml:space="preserve"> virus/</w:t>
            </w:r>
            <w:proofErr w:type="spellStart"/>
            <w:r w:rsidRPr="00565E7A">
              <w:t>M.mulatta-tc</w:t>
            </w:r>
            <w:proofErr w:type="spellEnd"/>
            <w:r w:rsidRPr="00565E7A">
              <w:t>/UGA/1947/MR-766</w:t>
            </w:r>
          </w:p>
        </w:tc>
        <w:tc>
          <w:tcPr>
            <w:tcW w:w="1701" w:type="dxa"/>
            <w:hideMark/>
          </w:tcPr>
          <w:p w14:paraId="3B526CDD" w14:textId="77777777" w:rsidR="0073495D" w:rsidRPr="00565E7A" w:rsidRDefault="0073495D">
            <w:r w:rsidRPr="00565E7A">
              <w:t>Uganda</w:t>
            </w:r>
          </w:p>
        </w:tc>
        <w:tc>
          <w:tcPr>
            <w:tcW w:w="1006" w:type="dxa"/>
            <w:hideMark/>
          </w:tcPr>
          <w:p w14:paraId="6427297C" w14:textId="77777777" w:rsidR="0073495D" w:rsidRPr="00565E7A" w:rsidRDefault="0073495D">
            <w:r w:rsidRPr="00565E7A">
              <w:t>1947</w:t>
            </w:r>
          </w:p>
        </w:tc>
        <w:tc>
          <w:tcPr>
            <w:tcW w:w="1687" w:type="dxa"/>
            <w:hideMark/>
          </w:tcPr>
          <w:p w14:paraId="4D6F53A9" w14:textId="77777777" w:rsidR="0073495D" w:rsidRPr="00565E7A" w:rsidRDefault="0073495D">
            <w:pPr>
              <w:rPr>
                <w:i/>
                <w:iCs/>
              </w:rPr>
            </w:pPr>
            <w:proofErr w:type="spellStart"/>
            <w:r w:rsidRPr="00565E7A">
              <w:rPr>
                <w:i/>
                <w:iCs/>
              </w:rPr>
              <w:t>Macaca</w:t>
            </w:r>
            <w:proofErr w:type="spellEnd"/>
            <w:r w:rsidRPr="00565E7A">
              <w:rPr>
                <w:i/>
                <w:iCs/>
              </w:rPr>
              <w:t xml:space="preserve"> </w:t>
            </w:r>
            <w:proofErr w:type="spellStart"/>
            <w:r w:rsidRPr="00565E7A">
              <w:rPr>
                <w:i/>
                <w:iCs/>
              </w:rPr>
              <w:t>mulatta</w:t>
            </w:r>
            <w:proofErr w:type="spellEnd"/>
          </w:p>
        </w:tc>
        <w:tc>
          <w:tcPr>
            <w:tcW w:w="1985" w:type="dxa"/>
            <w:hideMark/>
          </w:tcPr>
          <w:p w14:paraId="42E95D86" w14:textId="77777777" w:rsidR="0073495D" w:rsidRPr="00565E7A" w:rsidRDefault="0073495D">
            <w:r w:rsidRPr="00565E7A">
              <w:t>Suckling mouse (x150), Vero (x2)</w:t>
            </w:r>
          </w:p>
        </w:tc>
        <w:tc>
          <w:tcPr>
            <w:tcW w:w="1134" w:type="dxa"/>
            <w:hideMark/>
          </w:tcPr>
          <w:p w14:paraId="0DB5C370" w14:textId="77777777" w:rsidR="0073495D" w:rsidRPr="00565E7A" w:rsidRDefault="0073495D">
            <w:r w:rsidRPr="00565E7A">
              <w:t>10795</w:t>
            </w:r>
          </w:p>
        </w:tc>
        <w:tc>
          <w:tcPr>
            <w:tcW w:w="903" w:type="dxa"/>
            <w:hideMark/>
          </w:tcPr>
          <w:p w14:paraId="1117466E" w14:textId="77777777" w:rsidR="0073495D" w:rsidRPr="00565E7A" w:rsidRDefault="0073495D">
            <w:r w:rsidRPr="00565E7A">
              <w:t>106</w:t>
            </w:r>
          </w:p>
        </w:tc>
        <w:tc>
          <w:tcPr>
            <w:tcW w:w="972" w:type="dxa"/>
            <w:hideMark/>
          </w:tcPr>
          <w:p w14:paraId="44F599EA" w14:textId="77777777" w:rsidR="0073495D" w:rsidRPr="00565E7A" w:rsidRDefault="0073495D">
            <w:r w:rsidRPr="00565E7A">
              <w:t>429</w:t>
            </w:r>
          </w:p>
        </w:tc>
      </w:tr>
      <w:tr w:rsidR="0073495D" w:rsidRPr="00565E7A" w14:paraId="2B6B7989" w14:textId="77777777" w:rsidTr="0073495D">
        <w:trPr>
          <w:trHeight w:val="300"/>
        </w:trPr>
        <w:tc>
          <w:tcPr>
            <w:tcW w:w="1384" w:type="dxa"/>
            <w:hideMark/>
          </w:tcPr>
          <w:p w14:paraId="378B68F3" w14:textId="77777777" w:rsidR="0073495D" w:rsidRPr="003D780C" w:rsidRDefault="0073495D">
            <w:r w:rsidRPr="003D780C">
              <w:t>KU926309.1*</w:t>
            </w:r>
          </w:p>
        </w:tc>
        <w:tc>
          <w:tcPr>
            <w:tcW w:w="3402" w:type="dxa"/>
            <w:hideMark/>
          </w:tcPr>
          <w:p w14:paraId="7A461541" w14:textId="77777777" w:rsidR="0073495D" w:rsidRPr="00565E7A" w:rsidRDefault="0073495D">
            <w:r w:rsidRPr="00565E7A">
              <w:t>Rio-U1</w:t>
            </w:r>
          </w:p>
        </w:tc>
        <w:tc>
          <w:tcPr>
            <w:tcW w:w="1701" w:type="dxa"/>
            <w:hideMark/>
          </w:tcPr>
          <w:p w14:paraId="6DAA5CCA" w14:textId="77777777" w:rsidR="0073495D" w:rsidRPr="00565E7A" w:rsidRDefault="0073495D">
            <w:r w:rsidRPr="00565E7A">
              <w:t>Brazil</w:t>
            </w:r>
          </w:p>
        </w:tc>
        <w:tc>
          <w:tcPr>
            <w:tcW w:w="1006" w:type="dxa"/>
            <w:hideMark/>
          </w:tcPr>
          <w:p w14:paraId="3BB6AD17" w14:textId="77777777" w:rsidR="0073495D" w:rsidRPr="00565E7A" w:rsidRDefault="0073495D">
            <w:r w:rsidRPr="00565E7A">
              <w:t>2016</w:t>
            </w:r>
          </w:p>
        </w:tc>
        <w:tc>
          <w:tcPr>
            <w:tcW w:w="1687" w:type="dxa"/>
            <w:hideMark/>
          </w:tcPr>
          <w:p w14:paraId="6A1B20FF" w14:textId="77777777" w:rsidR="0073495D" w:rsidRPr="00565E7A" w:rsidRDefault="0073495D">
            <w:pPr>
              <w:rPr>
                <w:i/>
                <w:iCs/>
              </w:rPr>
            </w:pPr>
            <w:r w:rsidRPr="00565E7A">
              <w:rPr>
                <w:i/>
                <w:iCs/>
              </w:rPr>
              <w:t xml:space="preserve">Homo sapiens </w:t>
            </w:r>
            <w:r w:rsidRPr="00565E7A">
              <w:t>(urine)</w:t>
            </w:r>
          </w:p>
        </w:tc>
        <w:tc>
          <w:tcPr>
            <w:tcW w:w="1985" w:type="dxa"/>
            <w:hideMark/>
          </w:tcPr>
          <w:p w14:paraId="2DCDC814" w14:textId="77777777" w:rsidR="0073495D" w:rsidRPr="00565E7A" w:rsidRDefault="0073495D">
            <w:r w:rsidRPr="00565E7A">
              <w:t>Vero</w:t>
            </w:r>
          </w:p>
        </w:tc>
        <w:tc>
          <w:tcPr>
            <w:tcW w:w="1134" w:type="dxa"/>
            <w:hideMark/>
          </w:tcPr>
          <w:p w14:paraId="4A818141" w14:textId="77777777" w:rsidR="0073495D" w:rsidRPr="00565E7A" w:rsidRDefault="0073495D">
            <w:r w:rsidRPr="00565E7A">
              <w:t>10795</w:t>
            </w:r>
          </w:p>
        </w:tc>
        <w:tc>
          <w:tcPr>
            <w:tcW w:w="903" w:type="dxa"/>
            <w:hideMark/>
          </w:tcPr>
          <w:p w14:paraId="65487A38" w14:textId="77777777" w:rsidR="0073495D" w:rsidRPr="00565E7A" w:rsidRDefault="0073495D">
            <w:r w:rsidRPr="00565E7A">
              <w:t>99</w:t>
            </w:r>
          </w:p>
        </w:tc>
        <w:tc>
          <w:tcPr>
            <w:tcW w:w="972" w:type="dxa"/>
            <w:hideMark/>
          </w:tcPr>
          <w:p w14:paraId="2885ADDB" w14:textId="77777777" w:rsidR="0073495D" w:rsidRPr="00565E7A" w:rsidRDefault="0073495D">
            <w:r w:rsidRPr="00565E7A">
              <w:t>422</w:t>
            </w:r>
          </w:p>
        </w:tc>
      </w:tr>
      <w:tr w:rsidR="0073495D" w:rsidRPr="00565E7A" w14:paraId="0CE400C9" w14:textId="77777777" w:rsidTr="0073495D">
        <w:trPr>
          <w:trHeight w:val="300"/>
        </w:trPr>
        <w:tc>
          <w:tcPr>
            <w:tcW w:w="1384" w:type="dxa"/>
            <w:hideMark/>
          </w:tcPr>
          <w:p w14:paraId="5522417A" w14:textId="77777777" w:rsidR="0073495D" w:rsidRPr="003D780C" w:rsidRDefault="0073495D" w:rsidP="00DD1843">
            <w:r w:rsidRPr="003D780C">
              <w:t xml:space="preserve">NC_012532 </w:t>
            </w:r>
            <w:r w:rsidRPr="003D780C">
              <w:fldChar w:fldCharType="begin">
                <w:fldData xml:space="preserve">PEVuZE5vdGU+PENpdGU+PEF1dGhvcj5LdW5vPC9BdXRob3I+PFllYXI+MjAwNzwvWWVhcj48UmVj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</w:fldData>
              </w:fldChar>
            </w:r>
            <w:r w:rsidRPr="003D780C">
              <w:instrText xml:space="preserve"> ADDIN EN.CITE </w:instrText>
            </w:r>
            <w:r w:rsidRPr="003D780C">
              <w:fldChar w:fldCharType="begin">
                <w:fldData xml:space="preserve">PEVuZE5vdGU+PENpdGU+PEF1dGhvcj5LdW5vPC9BdXRob3I+PFllYXI+MjAwNzwvWWVhcj48UmVj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</w:fldData>
              </w:fldChar>
            </w:r>
            <w:r w:rsidRPr="003D780C">
              <w:instrText xml:space="preserve"> ADDIN EN.CITE.DATA </w:instrText>
            </w:r>
            <w:r w:rsidRPr="003D780C">
              <w:fldChar w:fldCharType="end"/>
            </w:r>
            <w:r w:rsidRPr="003D780C">
              <w:fldChar w:fldCharType="separate"/>
            </w:r>
            <w:r w:rsidRPr="003D780C">
              <w:rPr>
                <w:noProof/>
              </w:rPr>
              <w:t>[</w:t>
            </w:r>
            <w:hyperlink w:anchor="_ENREF_6" w:tooltip="Kuno, 2007 #24" w:history="1">
              <w:r w:rsidRPr="003D780C">
                <w:rPr>
                  <w:noProof/>
                </w:rPr>
                <w:t>6</w:t>
              </w:r>
            </w:hyperlink>
            <w:r w:rsidRPr="003D780C">
              <w:rPr>
                <w:noProof/>
              </w:rPr>
              <w:t>]</w:t>
            </w:r>
            <w:r w:rsidRPr="003D780C">
              <w:fldChar w:fldCharType="end"/>
            </w:r>
          </w:p>
        </w:tc>
        <w:tc>
          <w:tcPr>
            <w:tcW w:w="3402" w:type="dxa"/>
            <w:hideMark/>
          </w:tcPr>
          <w:p w14:paraId="1E36D4D1" w14:textId="77777777" w:rsidR="0073495D" w:rsidRPr="00565E7A" w:rsidRDefault="0073495D">
            <w:r>
              <w:t>MR</w:t>
            </w:r>
            <w:r w:rsidRPr="00565E7A">
              <w:t>766</w:t>
            </w:r>
          </w:p>
        </w:tc>
        <w:tc>
          <w:tcPr>
            <w:tcW w:w="1701" w:type="dxa"/>
            <w:hideMark/>
          </w:tcPr>
          <w:p w14:paraId="388F1431" w14:textId="77777777" w:rsidR="0073495D" w:rsidRPr="00565E7A" w:rsidRDefault="0073495D">
            <w:r w:rsidRPr="00565E7A">
              <w:t>Uganda</w:t>
            </w:r>
          </w:p>
        </w:tc>
        <w:tc>
          <w:tcPr>
            <w:tcW w:w="1006" w:type="dxa"/>
            <w:hideMark/>
          </w:tcPr>
          <w:p w14:paraId="64067377" w14:textId="77777777" w:rsidR="0073495D" w:rsidRPr="00565E7A" w:rsidRDefault="0073495D">
            <w:r w:rsidRPr="00565E7A">
              <w:t>1947</w:t>
            </w:r>
          </w:p>
        </w:tc>
        <w:tc>
          <w:tcPr>
            <w:tcW w:w="1687" w:type="dxa"/>
            <w:hideMark/>
          </w:tcPr>
          <w:p w14:paraId="66888A00" w14:textId="77777777" w:rsidR="0073495D" w:rsidRPr="00565E7A" w:rsidRDefault="0073495D">
            <w:pPr>
              <w:rPr>
                <w:i/>
                <w:iCs/>
              </w:rPr>
            </w:pPr>
            <w:proofErr w:type="spellStart"/>
            <w:r w:rsidRPr="00565E7A">
              <w:rPr>
                <w:i/>
                <w:iCs/>
              </w:rPr>
              <w:t>Macaca</w:t>
            </w:r>
            <w:proofErr w:type="spellEnd"/>
            <w:r w:rsidRPr="00565E7A">
              <w:rPr>
                <w:i/>
                <w:iCs/>
              </w:rPr>
              <w:t xml:space="preserve"> </w:t>
            </w:r>
            <w:proofErr w:type="spellStart"/>
            <w:r w:rsidRPr="00565E7A">
              <w:rPr>
                <w:i/>
                <w:iCs/>
              </w:rPr>
              <w:t>mulatta</w:t>
            </w:r>
            <w:proofErr w:type="spellEnd"/>
          </w:p>
        </w:tc>
        <w:tc>
          <w:tcPr>
            <w:tcW w:w="1985" w:type="dxa"/>
            <w:hideMark/>
          </w:tcPr>
          <w:p w14:paraId="1F22FFD0" w14:textId="77777777" w:rsidR="0073495D" w:rsidRPr="00565E7A" w:rsidRDefault="0073495D">
            <w:r w:rsidRPr="00565E7A">
              <w:t>-</w:t>
            </w:r>
          </w:p>
        </w:tc>
        <w:tc>
          <w:tcPr>
            <w:tcW w:w="1134" w:type="dxa"/>
            <w:hideMark/>
          </w:tcPr>
          <w:p w14:paraId="1CBC91ED" w14:textId="77777777" w:rsidR="0073495D" w:rsidRPr="00565E7A" w:rsidRDefault="0073495D">
            <w:r w:rsidRPr="00565E7A">
              <w:t>10794</w:t>
            </w:r>
          </w:p>
        </w:tc>
        <w:tc>
          <w:tcPr>
            <w:tcW w:w="903" w:type="dxa"/>
            <w:hideMark/>
          </w:tcPr>
          <w:p w14:paraId="0936EFE4" w14:textId="77777777" w:rsidR="0073495D" w:rsidRPr="00565E7A" w:rsidRDefault="0073495D">
            <w:r w:rsidRPr="00565E7A">
              <w:t>106</w:t>
            </w:r>
          </w:p>
        </w:tc>
        <w:tc>
          <w:tcPr>
            <w:tcW w:w="972" w:type="dxa"/>
            <w:hideMark/>
          </w:tcPr>
          <w:p w14:paraId="1B9DB98C" w14:textId="77777777" w:rsidR="0073495D" w:rsidRPr="00565E7A" w:rsidRDefault="0073495D">
            <w:r w:rsidRPr="00565E7A">
              <w:t>398</w:t>
            </w:r>
          </w:p>
        </w:tc>
      </w:tr>
      <w:tr w:rsidR="0073495D" w:rsidRPr="00565E7A" w14:paraId="19C9CE87" w14:textId="77777777" w:rsidTr="0073495D">
        <w:trPr>
          <w:trHeight w:val="300"/>
        </w:trPr>
        <w:tc>
          <w:tcPr>
            <w:tcW w:w="1384" w:type="dxa"/>
            <w:hideMark/>
          </w:tcPr>
          <w:p w14:paraId="21FED917" w14:textId="77777777" w:rsidR="0073495D" w:rsidRPr="003D780C" w:rsidRDefault="0073495D" w:rsidP="00DD1843">
            <w:r w:rsidRPr="003D780C">
              <w:t xml:space="preserve">AY632535 </w:t>
            </w:r>
            <w:r w:rsidRPr="003D780C">
              <w:fldChar w:fldCharType="begin"/>
            </w:r>
            <w:r w:rsidRPr="003D780C">
              <w:instrText xml:space="preserve"> ADDIN EN.CITE &lt;EndNote&gt;&lt;Cite&gt;&lt;Author&gt;Kuno&lt;/Author&gt;&lt;Year&gt;2005&lt;/Year&gt;&lt;RecNum&gt;25&lt;/RecNum&gt;&lt;DisplayText&gt;[7]&lt;/DisplayText&gt;&lt;record&gt;&lt;rec-number&gt;25&lt;/rec-number&gt;&lt;foreign-keys&gt;&lt;key app="EN" db-id="vs5x95tda92stnewxwapt0pdr02ssvxaz0td"&gt;25&lt;/key&gt;&lt;/foreign-keys&gt;&lt;ref-type name="Journal Article"&gt;17&lt;/ref-type&gt;&lt;contributors&gt;&lt;authors&gt;&lt;author&gt;Kuno, G.&lt;/author&gt;&lt;author&gt;Chang, G. J.&lt;/author&gt;&lt;/authors&gt;&lt;/contributors&gt;&lt;auth-address&gt;Division of Vector-Borne Infectious Diseases, National Center for Infectious Diseases, Centers for Disease Control and Prevention, Fort Collins, Colorado, USA. gok1@cdc.gov&lt;/auth-address&gt;&lt;titles&gt;&lt;title&gt;Biological transmission of arboviruses: reexamination of and new insights into components, mechanisms, and unique traits as well as their evolutionary trends&lt;/title&gt;&lt;secondary-title&gt;Clin Microbiol Rev&lt;/secondary-title&gt;&lt;alt-title&gt;Clinical microbiology reviews&lt;/alt-title&gt;&lt;/titles&gt;&lt;periodical&gt;&lt;full-title&gt;Clin Microbiol Rev&lt;/full-title&gt;&lt;abbr-1&gt;Clinical microbiology reviews&lt;/abbr-1&gt;&lt;/periodical&gt;&lt;alt-periodical&gt;&lt;full-title&gt;Clin Microbiol Rev&lt;/full-title&gt;&lt;abbr-1&gt;Clinical microbiology reviews&lt;/abbr-1&gt;&lt;/alt-periodical&gt;&lt;pages&gt;608-37&lt;/pages&gt;&lt;volume&gt;18&lt;/volume&gt;&lt;number&gt;4&lt;/number&gt;&lt;keywords&gt;&lt;keyword&gt;Animals&lt;/keyword&gt;&lt;keyword&gt;Antibodies, Viral/*blood&lt;/keyword&gt;&lt;keyword&gt;Antigen-Antibody Complex/blood&lt;/keyword&gt;&lt;keyword&gt;Arbovirus Infections/blood/*transmission/veterinary&lt;/keyword&gt;&lt;keyword&gt;Arboviruses/isolation &amp;amp; purification/*physiology&lt;/keyword&gt;&lt;keyword&gt;Arthropod Vectors/virology&lt;/keyword&gt;&lt;keyword&gt;Biological Evolution&lt;/keyword&gt;&lt;keyword&gt;Virus Replication&lt;/keyword&gt;&lt;/keywords&gt;&lt;dates&gt;&lt;year&gt;2005&lt;/year&gt;&lt;pub-dates&gt;&lt;date&gt;Oct&lt;/date&gt;&lt;/pub-dates&gt;&lt;/dates&gt;&lt;isbn&gt;0893-8512 (Print)&amp;#xD;0893-8512 (Linking)&lt;/isbn&gt;&lt;accession-num&gt;16223950&lt;/accession-num&gt;&lt;urls&gt;&lt;related-urls&gt;&lt;url&gt;http://www.ncbi.nlm.nih.gov/pubmed/16223950&lt;/url&gt;&lt;/related-urls&gt;&lt;/urls&gt;&lt;custom2&gt;1265912&lt;/custom2&gt;&lt;electronic-resource-num&gt;10.1128/CMR.18.4.608-637.2005&lt;/electronic-resource-num&gt;&lt;/record&gt;&lt;/Cite&gt;&lt;/EndNote&gt;</w:instrText>
            </w:r>
            <w:r w:rsidRPr="003D780C">
              <w:fldChar w:fldCharType="separate"/>
            </w:r>
            <w:r w:rsidRPr="003D780C">
              <w:rPr>
                <w:noProof/>
              </w:rPr>
              <w:t>[</w:t>
            </w:r>
            <w:hyperlink w:anchor="_ENREF_7" w:tooltip="Kuno, 2005 #25" w:history="1">
              <w:r w:rsidRPr="003D780C">
                <w:rPr>
                  <w:noProof/>
                </w:rPr>
                <w:t>7</w:t>
              </w:r>
            </w:hyperlink>
            <w:r w:rsidRPr="003D780C">
              <w:rPr>
                <w:noProof/>
              </w:rPr>
              <w:t>]</w:t>
            </w:r>
            <w:r w:rsidRPr="003D780C">
              <w:fldChar w:fldCharType="end"/>
            </w:r>
          </w:p>
        </w:tc>
        <w:tc>
          <w:tcPr>
            <w:tcW w:w="3402" w:type="dxa"/>
            <w:hideMark/>
          </w:tcPr>
          <w:p w14:paraId="48DB186D" w14:textId="77777777" w:rsidR="0073495D" w:rsidRPr="00565E7A" w:rsidRDefault="0073495D">
            <w:r>
              <w:t>MR</w:t>
            </w:r>
            <w:r w:rsidRPr="00565E7A">
              <w:t>766</w:t>
            </w:r>
          </w:p>
        </w:tc>
        <w:tc>
          <w:tcPr>
            <w:tcW w:w="1701" w:type="dxa"/>
            <w:hideMark/>
          </w:tcPr>
          <w:p w14:paraId="1844FBF8" w14:textId="77777777" w:rsidR="0073495D" w:rsidRPr="00565E7A" w:rsidRDefault="0073495D">
            <w:r w:rsidRPr="00565E7A">
              <w:t>Uganda</w:t>
            </w:r>
          </w:p>
        </w:tc>
        <w:tc>
          <w:tcPr>
            <w:tcW w:w="1006" w:type="dxa"/>
            <w:hideMark/>
          </w:tcPr>
          <w:p w14:paraId="298321ED" w14:textId="77777777" w:rsidR="0073495D" w:rsidRPr="00565E7A" w:rsidRDefault="0073495D">
            <w:r w:rsidRPr="00565E7A">
              <w:t>1947</w:t>
            </w:r>
          </w:p>
        </w:tc>
        <w:tc>
          <w:tcPr>
            <w:tcW w:w="1687" w:type="dxa"/>
            <w:hideMark/>
          </w:tcPr>
          <w:p w14:paraId="26B949DB" w14:textId="77777777" w:rsidR="0073495D" w:rsidRPr="00565E7A" w:rsidRDefault="0073495D">
            <w:pPr>
              <w:rPr>
                <w:i/>
                <w:iCs/>
              </w:rPr>
            </w:pPr>
            <w:r w:rsidRPr="00565E7A">
              <w:rPr>
                <w:i/>
                <w:iCs/>
              </w:rPr>
              <w:t>Sentinel monkey</w:t>
            </w:r>
          </w:p>
        </w:tc>
        <w:tc>
          <w:tcPr>
            <w:tcW w:w="1985" w:type="dxa"/>
            <w:hideMark/>
          </w:tcPr>
          <w:p w14:paraId="2D531859" w14:textId="77777777" w:rsidR="0073495D" w:rsidRPr="00565E7A" w:rsidRDefault="0073495D">
            <w:r w:rsidRPr="00565E7A">
              <w:t>-</w:t>
            </w:r>
          </w:p>
        </w:tc>
        <w:tc>
          <w:tcPr>
            <w:tcW w:w="1134" w:type="dxa"/>
            <w:hideMark/>
          </w:tcPr>
          <w:p w14:paraId="67D9D43D" w14:textId="77777777" w:rsidR="0073495D" w:rsidRPr="00565E7A" w:rsidRDefault="0073495D">
            <w:r w:rsidRPr="00565E7A">
              <w:t>10794</w:t>
            </w:r>
          </w:p>
        </w:tc>
        <w:tc>
          <w:tcPr>
            <w:tcW w:w="903" w:type="dxa"/>
            <w:hideMark/>
          </w:tcPr>
          <w:p w14:paraId="2AB0140F" w14:textId="77777777" w:rsidR="0073495D" w:rsidRPr="00565E7A" w:rsidRDefault="0073495D">
            <w:r w:rsidRPr="00565E7A">
              <w:t>106</w:t>
            </w:r>
          </w:p>
        </w:tc>
        <w:tc>
          <w:tcPr>
            <w:tcW w:w="972" w:type="dxa"/>
            <w:hideMark/>
          </w:tcPr>
          <w:p w14:paraId="3FFE4C81" w14:textId="77777777" w:rsidR="0073495D" w:rsidRPr="00565E7A" w:rsidRDefault="0073495D">
            <w:r w:rsidRPr="00565E7A">
              <w:t>428</w:t>
            </w:r>
          </w:p>
        </w:tc>
      </w:tr>
      <w:tr w:rsidR="0073495D" w:rsidRPr="00565E7A" w14:paraId="51EB05FA" w14:textId="77777777" w:rsidTr="0073495D">
        <w:trPr>
          <w:trHeight w:val="300"/>
        </w:trPr>
        <w:tc>
          <w:tcPr>
            <w:tcW w:w="1384" w:type="dxa"/>
            <w:hideMark/>
          </w:tcPr>
          <w:p w14:paraId="6E04C677" w14:textId="77777777" w:rsidR="0073495D" w:rsidRPr="003D780C" w:rsidRDefault="0073495D" w:rsidP="00DD1843">
            <w:r w:rsidRPr="003D780C">
              <w:t xml:space="preserve">KU497555.1* </w:t>
            </w:r>
            <w:r w:rsidRPr="003D780C">
              <w:fldChar w:fldCharType="begin">
                <w:fldData xml:space="preserve">PEVuZE5vdGU+PENpdGU+PEF1dGhvcj5DYWx2ZXQ8L0F1dGhvcj48WWVhcj4yMDE2PC9ZZWFyPjxS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</w:fldData>
              </w:fldChar>
            </w:r>
            <w:r w:rsidRPr="003D780C">
              <w:instrText xml:space="preserve"> ADDIN EN.CITE </w:instrText>
            </w:r>
            <w:r w:rsidRPr="003D780C">
              <w:fldChar w:fldCharType="begin">
                <w:fldData xml:space="preserve">PEVuZE5vdGU+PENpdGU+PEF1dGhvcj5DYWx2ZXQ8L0F1dGhvcj48WWVhcj4yMDE2PC9ZZWFyPjxS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</w:fldData>
              </w:fldChar>
            </w:r>
            <w:r w:rsidRPr="003D780C">
              <w:instrText xml:space="preserve"> ADDIN EN.CITE.DATA </w:instrText>
            </w:r>
            <w:r w:rsidRPr="003D780C">
              <w:fldChar w:fldCharType="end"/>
            </w:r>
            <w:r w:rsidRPr="003D780C">
              <w:fldChar w:fldCharType="separate"/>
            </w:r>
            <w:r w:rsidRPr="003D780C">
              <w:rPr>
                <w:noProof/>
              </w:rPr>
              <w:t>[</w:t>
            </w:r>
            <w:hyperlink w:anchor="_ENREF_8" w:tooltip="Calvet, 2016 #9" w:history="1">
              <w:r w:rsidRPr="003D780C">
                <w:rPr>
                  <w:noProof/>
                </w:rPr>
                <w:t>8</w:t>
              </w:r>
            </w:hyperlink>
            <w:r w:rsidRPr="003D780C">
              <w:rPr>
                <w:noProof/>
              </w:rPr>
              <w:t>]</w:t>
            </w:r>
            <w:r w:rsidRPr="003D780C">
              <w:fldChar w:fldCharType="end"/>
            </w:r>
          </w:p>
        </w:tc>
        <w:tc>
          <w:tcPr>
            <w:tcW w:w="3402" w:type="dxa"/>
            <w:hideMark/>
          </w:tcPr>
          <w:p w14:paraId="483EB0A0" w14:textId="77777777" w:rsidR="0073495D" w:rsidRPr="00565E7A" w:rsidRDefault="0073495D">
            <w:r w:rsidRPr="00565E7A">
              <w:t>Brazil-ZKV2015</w:t>
            </w:r>
          </w:p>
        </w:tc>
        <w:tc>
          <w:tcPr>
            <w:tcW w:w="1701" w:type="dxa"/>
            <w:hideMark/>
          </w:tcPr>
          <w:p w14:paraId="280ACB75" w14:textId="77777777" w:rsidR="0073495D" w:rsidRPr="00565E7A" w:rsidRDefault="0073495D">
            <w:r w:rsidRPr="00565E7A">
              <w:t>Brazil</w:t>
            </w:r>
          </w:p>
        </w:tc>
        <w:tc>
          <w:tcPr>
            <w:tcW w:w="1006" w:type="dxa"/>
            <w:hideMark/>
          </w:tcPr>
          <w:p w14:paraId="412C1F78" w14:textId="77777777" w:rsidR="0073495D" w:rsidRPr="00565E7A" w:rsidRDefault="0073495D">
            <w:r w:rsidRPr="00565E7A">
              <w:t>2015</w:t>
            </w:r>
          </w:p>
        </w:tc>
        <w:tc>
          <w:tcPr>
            <w:tcW w:w="1687" w:type="dxa"/>
            <w:hideMark/>
          </w:tcPr>
          <w:p w14:paraId="54C021DF" w14:textId="77777777" w:rsidR="0073495D" w:rsidRPr="00565E7A" w:rsidRDefault="0073495D">
            <w:pPr>
              <w:rPr>
                <w:i/>
                <w:iCs/>
              </w:rPr>
            </w:pPr>
            <w:r w:rsidRPr="00565E7A">
              <w:rPr>
                <w:i/>
                <w:iCs/>
              </w:rPr>
              <w:t>Homo sapiens (amniotic fluid)</w:t>
            </w:r>
          </w:p>
        </w:tc>
        <w:tc>
          <w:tcPr>
            <w:tcW w:w="1985" w:type="dxa"/>
            <w:hideMark/>
          </w:tcPr>
          <w:p w14:paraId="69E05BB3" w14:textId="77777777" w:rsidR="0073495D" w:rsidRPr="00565E7A" w:rsidRDefault="0073495D">
            <w:r w:rsidRPr="00565E7A">
              <w:t>-</w:t>
            </w:r>
          </w:p>
        </w:tc>
        <w:tc>
          <w:tcPr>
            <w:tcW w:w="1134" w:type="dxa"/>
            <w:hideMark/>
          </w:tcPr>
          <w:p w14:paraId="5F2ACD40" w14:textId="77777777" w:rsidR="0073495D" w:rsidRPr="00565E7A" w:rsidRDefault="0073495D">
            <w:r w:rsidRPr="00565E7A">
              <w:t>10793</w:t>
            </w:r>
          </w:p>
        </w:tc>
        <w:tc>
          <w:tcPr>
            <w:tcW w:w="903" w:type="dxa"/>
            <w:hideMark/>
          </w:tcPr>
          <w:p w14:paraId="0810E752" w14:textId="77777777" w:rsidR="0073495D" w:rsidRPr="00565E7A" w:rsidRDefault="0073495D">
            <w:r w:rsidRPr="00565E7A">
              <w:t>100</w:t>
            </w:r>
          </w:p>
        </w:tc>
        <w:tc>
          <w:tcPr>
            <w:tcW w:w="972" w:type="dxa"/>
            <w:hideMark/>
          </w:tcPr>
          <w:p w14:paraId="0B86EAD1" w14:textId="77777777" w:rsidR="0073495D" w:rsidRPr="00565E7A" w:rsidRDefault="0073495D">
            <w:r w:rsidRPr="00565E7A">
              <w:t>421</w:t>
            </w:r>
          </w:p>
        </w:tc>
      </w:tr>
      <w:tr w:rsidR="0073495D" w:rsidRPr="00565E7A" w14:paraId="19AEE7DC" w14:textId="77777777" w:rsidTr="0073495D">
        <w:trPr>
          <w:trHeight w:val="300"/>
        </w:trPr>
        <w:tc>
          <w:tcPr>
            <w:tcW w:w="1384" w:type="dxa"/>
            <w:hideMark/>
          </w:tcPr>
          <w:p w14:paraId="40512E8C" w14:textId="77777777" w:rsidR="0073495D" w:rsidRPr="003D780C" w:rsidRDefault="0073495D" w:rsidP="00DD1843">
            <w:r w:rsidRPr="003D780C">
              <w:t xml:space="preserve">KF268948.1 </w:t>
            </w:r>
            <w:r w:rsidRPr="003D780C">
              <w:fldChar w:fldCharType="begin">
                <w:fldData xml:space="preserve">PEVuZE5vdGU+PENpdGU+PEF1dGhvcj5CZXJ0aGV0PC9BdXRob3I+PFllYXI+MjAxNDwvWWVhcj48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</w:fldData>
              </w:fldChar>
            </w:r>
            <w:r w:rsidRPr="003D780C">
              <w:instrText xml:space="preserve"> ADDIN EN.CITE </w:instrText>
            </w:r>
            <w:r w:rsidRPr="003D780C">
              <w:fldChar w:fldCharType="begin">
                <w:fldData xml:space="preserve">PEVuZE5vdGU+PENpdGU+PEF1dGhvcj5CZXJ0aGV0PC9BdXRob3I+PFllYXI+MjAxNDwvWWVhcj48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</w:fldData>
              </w:fldChar>
            </w:r>
            <w:r w:rsidRPr="003D780C">
              <w:instrText xml:space="preserve"> ADDIN EN.CITE.DATA </w:instrText>
            </w:r>
            <w:r w:rsidRPr="003D780C">
              <w:fldChar w:fldCharType="end"/>
            </w:r>
            <w:r w:rsidRPr="003D780C">
              <w:fldChar w:fldCharType="separate"/>
            </w:r>
            <w:r w:rsidRPr="003D780C">
              <w:rPr>
                <w:noProof/>
              </w:rPr>
              <w:t>[</w:t>
            </w:r>
            <w:hyperlink w:anchor="_ENREF_9" w:tooltip="Berthet, 2014 #18" w:history="1">
              <w:r w:rsidRPr="003D780C">
                <w:rPr>
                  <w:noProof/>
                </w:rPr>
                <w:t>9</w:t>
              </w:r>
            </w:hyperlink>
            <w:r w:rsidRPr="003D780C">
              <w:rPr>
                <w:noProof/>
              </w:rPr>
              <w:t>]</w:t>
            </w:r>
            <w:r w:rsidRPr="003D780C">
              <w:fldChar w:fldCharType="end"/>
            </w:r>
          </w:p>
        </w:tc>
        <w:tc>
          <w:tcPr>
            <w:tcW w:w="3402" w:type="dxa"/>
            <w:hideMark/>
          </w:tcPr>
          <w:p w14:paraId="05738BD4" w14:textId="77777777" w:rsidR="0073495D" w:rsidRPr="00565E7A" w:rsidRDefault="0073495D">
            <w:r w:rsidRPr="00565E7A">
              <w:t>ARB13565</w:t>
            </w:r>
          </w:p>
        </w:tc>
        <w:tc>
          <w:tcPr>
            <w:tcW w:w="1701" w:type="dxa"/>
            <w:hideMark/>
          </w:tcPr>
          <w:p w14:paraId="3CC7E4C3" w14:textId="77777777" w:rsidR="0073495D" w:rsidRPr="00565E7A" w:rsidRDefault="0073495D">
            <w:r w:rsidRPr="00565E7A">
              <w:t>Central African Republic</w:t>
            </w:r>
          </w:p>
        </w:tc>
        <w:tc>
          <w:tcPr>
            <w:tcW w:w="1006" w:type="dxa"/>
            <w:hideMark/>
          </w:tcPr>
          <w:p w14:paraId="5B9FCEC6" w14:textId="77777777" w:rsidR="0073495D" w:rsidRPr="00565E7A" w:rsidRDefault="0073495D">
            <w:r w:rsidRPr="00565E7A">
              <w:t>1979</w:t>
            </w:r>
          </w:p>
        </w:tc>
        <w:tc>
          <w:tcPr>
            <w:tcW w:w="1687" w:type="dxa"/>
            <w:hideMark/>
          </w:tcPr>
          <w:p w14:paraId="1CCC7C24" w14:textId="77777777" w:rsidR="0073495D" w:rsidRPr="00565E7A" w:rsidRDefault="0073495D">
            <w:pPr>
              <w:rPr>
                <w:i/>
                <w:iCs/>
              </w:rPr>
            </w:pPr>
            <w:proofErr w:type="spellStart"/>
            <w:r w:rsidRPr="00565E7A">
              <w:rPr>
                <w:i/>
                <w:iCs/>
              </w:rPr>
              <w:t>Aedes</w:t>
            </w:r>
            <w:proofErr w:type="spellEnd"/>
            <w:r w:rsidRPr="00565E7A">
              <w:rPr>
                <w:i/>
                <w:iCs/>
              </w:rPr>
              <w:t xml:space="preserve"> </w:t>
            </w:r>
            <w:proofErr w:type="spellStart"/>
            <w:r w:rsidRPr="00565E7A">
              <w:rPr>
                <w:i/>
                <w:iCs/>
              </w:rPr>
              <w:t>africanus</w:t>
            </w:r>
            <w:proofErr w:type="spellEnd"/>
          </w:p>
        </w:tc>
        <w:tc>
          <w:tcPr>
            <w:tcW w:w="1985" w:type="dxa"/>
            <w:hideMark/>
          </w:tcPr>
          <w:p w14:paraId="6BC32E5E" w14:textId="77777777" w:rsidR="0073495D" w:rsidRPr="00565E7A" w:rsidRDefault="0073495D">
            <w:r w:rsidRPr="00565E7A">
              <w:t>-</w:t>
            </w:r>
          </w:p>
        </w:tc>
        <w:tc>
          <w:tcPr>
            <w:tcW w:w="1134" w:type="dxa"/>
            <w:hideMark/>
          </w:tcPr>
          <w:p w14:paraId="39D6BC51" w14:textId="77777777" w:rsidR="0073495D" w:rsidRPr="00565E7A" w:rsidRDefault="0073495D">
            <w:r w:rsidRPr="00565E7A">
              <w:t>10788</w:t>
            </w:r>
          </w:p>
        </w:tc>
        <w:tc>
          <w:tcPr>
            <w:tcW w:w="903" w:type="dxa"/>
            <w:hideMark/>
          </w:tcPr>
          <w:p w14:paraId="7E03461D" w14:textId="77777777" w:rsidR="0073495D" w:rsidRPr="00565E7A" w:rsidRDefault="0073495D">
            <w:r w:rsidRPr="00565E7A">
              <w:t>107</w:t>
            </w:r>
          </w:p>
        </w:tc>
        <w:tc>
          <w:tcPr>
            <w:tcW w:w="972" w:type="dxa"/>
            <w:hideMark/>
          </w:tcPr>
          <w:p w14:paraId="5EA5CCCE" w14:textId="77777777" w:rsidR="0073495D" w:rsidRPr="00565E7A" w:rsidRDefault="0073495D">
            <w:r w:rsidRPr="00565E7A">
              <w:t>413</w:t>
            </w:r>
          </w:p>
        </w:tc>
      </w:tr>
      <w:tr w:rsidR="0073495D" w:rsidRPr="00565E7A" w14:paraId="7E49BE5D" w14:textId="77777777" w:rsidTr="0073495D">
        <w:trPr>
          <w:trHeight w:val="542"/>
        </w:trPr>
        <w:tc>
          <w:tcPr>
            <w:tcW w:w="1384" w:type="dxa"/>
            <w:hideMark/>
          </w:tcPr>
          <w:p w14:paraId="6601A169" w14:textId="77777777" w:rsidR="0073495D" w:rsidRPr="003D780C" w:rsidRDefault="0073495D" w:rsidP="00DD1843">
            <w:r w:rsidRPr="003D780C">
              <w:t xml:space="preserve">KF268949.1 </w:t>
            </w:r>
            <w:r w:rsidRPr="003D780C">
              <w:fldChar w:fldCharType="begin">
                <w:fldData xml:space="preserve">PEVuZE5vdGU+PENpdGU+PEF1dGhvcj5CZXJ0aGV0PC9BdXRob3I+PFllYXI+MjAxNDwvWWVhcj48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</w:fldData>
              </w:fldChar>
            </w:r>
            <w:r w:rsidRPr="003D780C">
              <w:instrText xml:space="preserve"> ADDIN EN.CITE </w:instrText>
            </w:r>
            <w:r w:rsidRPr="003D780C">
              <w:fldChar w:fldCharType="begin">
                <w:fldData xml:space="preserve">PEVuZE5vdGU+PENpdGU+PEF1dGhvcj5CZXJ0aGV0PC9BdXRob3I+PFllYXI+MjAxNDwvWWVhcj48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</w:fldData>
              </w:fldChar>
            </w:r>
            <w:r w:rsidRPr="003D780C">
              <w:instrText xml:space="preserve"> ADDIN EN.CITE.DATA </w:instrText>
            </w:r>
            <w:r w:rsidRPr="003D780C">
              <w:fldChar w:fldCharType="end"/>
            </w:r>
            <w:r w:rsidRPr="003D780C">
              <w:fldChar w:fldCharType="separate"/>
            </w:r>
            <w:r w:rsidRPr="003D780C">
              <w:rPr>
                <w:noProof/>
              </w:rPr>
              <w:t>[</w:t>
            </w:r>
            <w:hyperlink w:anchor="_ENREF_9" w:tooltip="Berthet, 2014 #18" w:history="1">
              <w:r w:rsidRPr="003D780C">
                <w:rPr>
                  <w:noProof/>
                </w:rPr>
                <w:t>9</w:t>
              </w:r>
            </w:hyperlink>
            <w:r w:rsidRPr="003D780C">
              <w:rPr>
                <w:noProof/>
              </w:rPr>
              <w:t>]</w:t>
            </w:r>
            <w:r w:rsidRPr="003D780C">
              <w:fldChar w:fldCharType="end"/>
            </w:r>
          </w:p>
        </w:tc>
        <w:tc>
          <w:tcPr>
            <w:tcW w:w="3402" w:type="dxa"/>
            <w:hideMark/>
          </w:tcPr>
          <w:p w14:paraId="679A25B7" w14:textId="77777777" w:rsidR="0073495D" w:rsidRPr="00565E7A" w:rsidRDefault="0073495D">
            <w:r w:rsidRPr="00565E7A">
              <w:t>ARB15076</w:t>
            </w:r>
          </w:p>
        </w:tc>
        <w:tc>
          <w:tcPr>
            <w:tcW w:w="1701" w:type="dxa"/>
            <w:hideMark/>
          </w:tcPr>
          <w:p w14:paraId="1FA5BEE4" w14:textId="77777777" w:rsidR="0073495D" w:rsidRPr="00565E7A" w:rsidRDefault="0073495D">
            <w:r w:rsidRPr="00565E7A">
              <w:t>Central African Republic</w:t>
            </w:r>
          </w:p>
        </w:tc>
        <w:tc>
          <w:tcPr>
            <w:tcW w:w="1006" w:type="dxa"/>
            <w:hideMark/>
          </w:tcPr>
          <w:p w14:paraId="3498E966" w14:textId="77777777" w:rsidR="0073495D" w:rsidRPr="00565E7A" w:rsidRDefault="0073495D">
            <w:r w:rsidRPr="00565E7A">
              <w:t>1980</w:t>
            </w:r>
          </w:p>
        </w:tc>
        <w:tc>
          <w:tcPr>
            <w:tcW w:w="1687" w:type="dxa"/>
            <w:hideMark/>
          </w:tcPr>
          <w:p w14:paraId="693ECD36" w14:textId="77777777" w:rsidR="0073495D" w:rsidRPr="00565E7A" w:rsidRDefault="0073495D">
            <w:pPr>
              <w:rPr>
                <w:i/>
                <w:iCs/>
              </w:rPr>
            </w:pPr>
            <w:proofErr w:type="spellStart"/>
            <w:r w:rsidRPr="00565E7A">
              <w:rPr>
                <w:i/>
                <w:iCs/>
              </w:rPr>
              <w:t>Aedes</w:t>
            </w:r>
            <w:proofErr w:type="spellEnd"/>
            <w:r w:rsidRPr="00565E7A">
              <w:rPr>
                <w:i/>
                <w:iCs/>
              </w:rPr>
              <w:t xml:space="preserve"> </w:t>
            </w:r>
            <w:proofErr w:type="spellStart"/>
            <w:r w:rsidRPr="00565E7A">
              <w:rPr>
                <w:i/>
                <w:iCs/>
              </w:rPr>
              <w:t>opok</w:t>
            </w:r>
            <w:proofErr w:type="spellEnd"/>
          </w:p>
        </w:tc>
        <w:tc>
          <w:tcPr>
            <w:tcW w:w="1985" w:type="dxa"/>
            <w:hideMark/>
          </w:tcPr>
          <w:p w14:paraId="295384AF" w14:textId="77777777" w:rsidR="0073495D" w:rsidRPr="00565E7A" w:rsidRDefault="0073495D">
            <w:r w:rsidRPr="00565E7A">
              <w:t>-</w:t>
            </w:r>
          </w:p>
        </w:tc>
        <w:tc>
          <w:tcPr>
            <w:tcW w:w="1134" w:type="dxa"/>
            <w:hideMark/>
          </w:tcPr>
          <w:p w14:paraId="0415EEEA" w14:textId="77777777" w:rsidR="0073495D" w:rsidRPr="00565E7A" w:rsidRDefault="0073495D">
            <w:r w:rsidRPr="00565E7A">
              <w:t>10776</w:t>
            </w:r>
          </w:p>
        </w:tc>
        <w:tc>
          <w:tcPr>
            <w:tcW w:w="903" w:type="dxa"/>
            <w:hideMark/>
          </w:tcPr>
          <w:p w14:paraId="587B4978" w14:textId="77777777" w:rsidR="0073495D" w:rsidRPr="00565E7A" w:rsidRDefault="0073495D">
            <w:r w:rsidRPr="00565E7A">
              <w:t>105</w:t>
            </w:r>
          </w:p>
        </w:tc>
        <w:tc>
          <w:tcPr>
            <w:tcW w:w="972" w:type="dxa"/>
            <w:hideMark/>
          </w:tcPr>
          <w:p w14:paraId="0CBE5EDB" w14:textId="77777777" w:rsidR="0073495D" w:rsidRPr="00565E7A" w:rsidRDefault="0073495D">
            <w:r w:rsidRPr="00565E7A">
              <w:t>417</w:t>
            </w:r>
          </w:p>
        </w:tc>
      </w:tr>
      <w:tr w:rsidR="0073495D" w:rsidRPr="00565E7A" w14:paraId="4DA1C6ED" w14:textId="77777777" w:rsidTr="0073495D">
        <w:trPr>
          <w:trHeight w:val="300"/>
        </w:trPr>
        <w:tc>
          <w:tcPr>
            <w:tcW w:w="1384" w:type="dxa"/>
            <w:hideMark/>
          </w:tcPr>
          <w:p w14:paraId="6E18E893" w14:textId="77777777" w:rsidR="0073495D" w:rsidRPr="003D780C" w:rsidRDefault="0073495D">
            <w:r w:rsidRPr="003D780C">
              <w:t>KU720415.1</w:t>
            </w:r>
          </w:p>
        </w:tc>
        <w:tc>
          <w:tcPr>
            <w:tcW w:w="3402" w:type="dxa"/>
            <w:hideMark/>
          </w:tcPr>
          <w:p w14:paraId="4C9F33BB" w14:textId="77777777" w:rsidR="0073495D" w:rsidRPr="00565E7A" w:rsidRDefault="0073495D">
            <w:r w:rsidRPr="00565E7A">
              <w:t>MR766</w:t>
            </w:r>
          </w:p>
        </w:tc>
        <w:tc>
          <w:tcPr>
            <w:tcW w:w="1701" w:type="dxa"/>
            <w:hideMark/>
          </w:tcPr>
          <w:p w14:paraId="12906F2B" w14:textId="77777777" w:rsidR="0073495D" w:rsidRPr="00565E7A" w:rsidRDefault="0073495D">
            <w:r w:rsidRPr="00565E7A">
              <w:t>Uganda</w:t>
            </w:r>
          </w:p>
        </w:tc>
        <w:tc>
          <w:tcPr>
            <w:tcW w:w="1006" w:type="dxa"/>
            <w:hideMark/>
          </w:tcPr>
          <w:p w14:paraId="4A057D1E" w14:textId="77777777" w:rsidR="0073495D" w:rsidRPr="00565E7A" w:rsidRDefault="0073495D">
            <w:r w:rsidRPr="00565E7A">
              <w:t>1947</w:t>
            </w:r>
          </w:p>
        </w:tc>
        <w:tc>
          <w:tcPr>
            <w:tcW w:w="1687" w:type="dxa"/>
            <w:hideMark/>
          </w:tcPr>
          <w:p w14:paraId="4F9DC017" w14:textId="77777777" w:rsidR="0073495D" w:rsidRPr="00565E7A" w:rsidRDefault="0073495D">
            <w:r w:rsidRPr="00565E7A">
              <w:t>-</w:t>
            </w:r>
          </w:p>
        </w:tc>
        <w:tc>
          <w:tcPr>
            <w:tcW w:w="1985" w:type="dxa"/>
            <w:hideMark/>
          </w:tcPr>
          <w:p w14:paraId="71DF042D" w14:textId="77777777" w:rsidR="0073495D" w:rsidRPr="00565E7A" w:rsidRDefault="0073495D">
            <w:r w:rsidRPr="00565E7A">
              <w:t>Vero (x3)</w:t>
            </w:r>
          </w:p>
        </w:tc>
        <w:tc>
          <w:tcPr>
            <w:tcW w:w="1134" w:type="dxa"/>
            <w:hideMark/>
          </w:tcPr>
          <w:p w14:paraId="13B019AD" w14:textId="77777777" w:rsidR="0073495D" w:rsidRPr="00565E7A" w:rsidRDefault="0073495D">
            <w:r w:rsidRPr="00565E7A">
              <w:t>10766</w:t>
            </w:r>
          </w:p>
        </w:tc>
        <w:tc>
          <w:tcPr>
            <w:tcW w:w="903" w:type="dxa"/>
            <w:hideMark/>
          </w:tcPr>
          <w:p w14:paraId="65D5C7E7" w14:textId="77777777" w:rsidR="0073495D" w:rsidRPr="00565E7A" w:rsidRDefault="0073495D">
            <w:r w:rsidRPr="00565E7A">
              <w:t>99</w:t>
            </w:r>
          </w:p>
        </w:tc>
        <w:tc>
          <w:tcPr>
            <w:tcW w:w="972" w:type="dxa"/>
            <w:hideMark/>
          </w:tcPr>
          <w:p w14:paraId="5562E2C0" w14:textId="77777777" w:rsidR="0073495D" w:rsidRPr="00565E7A" w:rsidRDefault="0073495D">
            <w:r w:rsidRPr="00565E7A">
              <w:t>395</w:t>
            </w:r>
          </w:p>
        </w:tc>
      </w:tr>
      <w:tr w:rsidR="0073495D" w:rsidRPr="00565E7A" w14:paraId="6AB2D5CB" w14:textId="77777777" w:rsidTr="0073495D">
        <w:trPr>
          <w:trHeight w:val="300"/>
        </w:trPr>
        <w:tc>
          <w:tcPr>
            <w:tcW w:w="1384" w:type="dxa"/>
            <w:noWrap/>
            <w:hideMark/>
          </w:tcPr>
          <w:p w14:paraId="52595082" w14:textId="77777777" w:rsidR="0073495D" w:rsidRPr="003D780C" w:rsidRDefault="0073495D">
            <w:r w:rsidRPr="003D780C">
              <w:t>KX087101.2</w:t>
            </w:r>
          </w:p>
          <w:p w14:paraId="47725FF8" w14:textId="77777777" w:rsidR="0073495D" w:rsidRPr="003D780C" w:rsidRDefault="0073495D"/>
        </w:tc>
        <w:tc>
          <w:tcPr>
            <w:tcW w:w="3402" w:type="dxa"/>
            <w:hideMark/>
          </w:tcPr>
          <w:p w14:paraId="09D897A5" w14:textId="77777777" w:rsidR="0073495D" w:rsidRPr="00565E7A" w:rsidRDefault="0073495D">
            <w:r w:rsidRPr="00565E7A">
              <w:t>ZIKV/Homo sapiens/PRI/PRVABC59/2015</w:t>
            </w:r>
          </w:p>
        </w:tc>
        <w:tc>
          <w:tcPr>
            <w:tcW w:w="1701" w:type="dxa"/>
            <w:hideMark/>
          </w:tcPr>
          <w:p w14:paraId="553E53A8" w14:textId="77777777" w:rsidR="0073495D" w:rsidRPr="00565E7A" w:rsidRDefault="0073495D">
            <w:proofErr w:type="spellStart"/>
            <w:r w:rsidRPr="00565E7A">
              <w:t>Peurto</w:t>
            </w:r>
            <w:proofErr w:type="spellEnd"/>
            <w:r w:rsidRPr="00565E7A">
              <w:t xml:space="preserve"> Rico</w:t>
            </w:r>
          </w:p>
        </w:tc>
        <w:tc>
          <w:tcPr>
            <w:tcW w:w="1006" w:type="dxa"/>
            <w:hideMark/>
          </w:tcPr>
          <w:p w14:paraId="531C2F25" w14:textId="77777777" w:rsidR="0073495D" w:rsidRPr="00565E7A" w:rsidRDefault="0073495D">
            <w:r w:rsidRPr="00565E7A">
              <w:t>2015</w:t>
            </w:r>
          </w:p>
        </w:tc>
        <w:tc>
          <w:tcPr>
            <w:tcW w:w="1687" w:type="dxa"/>
            <w:noWrap/>
            <w:hideMark/>
          </w:tcPr>
          <w:p w14:paraId="7B49737B" w14:textId="77777777" w:rsidR="0073495D" w:rsidRPr="00565E7A" w:rsidRDefault="0073495D">
            <w:pPr>
              <w:rPr>
                <w:i/>
                <w:iCs/>
              </w:rPr>
            </w:pPr>
            <w:r w:rsidRPr="00565E7A">
              <w:rPr>
                <w:i/>
                <w:iCs/>
              </w:rPr>
              <w:t>Homo sapiens</w:t>
            </w:r>
          </w:p>
        </w:tc>
        <w:tc>
          <w:tcPr>
            <w:tcW w:w="1985" w:type="dxa"/>
            <w:noWrap/>
            <w:hideMark/>
          </w:tcPr>
          <w:p w14:paraId="4BE03C1B" w14:textId="77777777" w:rsidR="0073495D" w:rsidRPr="00565E7A" w:rsidRDefault="0073495D">
            <w:r w:rsidRPr="00565E7A">
              <w:t>Vero (x5)</w:t>
            </w:r>
          </w:p>
        </w:tc>
        <w:tc>
          <w:tcPr>
            <w:tcW w:w="1134" w:type="dxa"/>
            <w:noWrap/>
            <w:hideMark/>
          </w:tcPr>
          <w:p w14:paraId="746EAC8D" w14:textId="77777777" w:rsidR="0073495D" w:rsidRPr="00565E7A" w:rsidRDefault="0073495D">
            <w:r w:rsidRPr="00565E7A">
              <w:t>10764</w:t>
            </w:r>
          </w:p>
        </w:tc>
        <w:tc>
          <w:tcPr>
            <w:tcW w:w="903" w:type="dxa"/>
            <w:hideMark/>
          </w:tcPr>
          <w:p w14:paraId="54DE87C5" w14:textId="77777777" w:rsidR="0073495D" w:rsidRPr="00565E7A" w:rsidRDefault="0073495D">
            <w:r w:rsidRPr="00565E7A">
              <w:t>73</w:t>
            </w:r>
          </w:p>
        </w:tc>
        <w:tc>
          <w:tcPr>
            <w:tcW w:w="972" w:type="dxa"/>
            <w:hideMark/>
          </w:tcPr>
          <w:p w14:paraId="780B75CB" w14:textId="77777777" w:rsidR="0073495D" w:rsidRPr="00565E7A" w:rsidRDefault="0073495D">
            <w:r w:rsidRPr="00565E7A">
              <w:t>420</w:t>
            </w:r>
          </w:p>
        </w:tc>
      </w:tr>
      <w:tr w:rsidR="0073495D" w:rsidRPr="00565E7A" w14:paraId="598EEE09" w14:textId="77777777" w:rsidTr="0073495D">
        <w:trPr>
          <w:trHeight w:val="300"/>
        </w:trPr>
        <w:tc>
          <w:tcPr>
            <w:tcW w:w="1384" w:type="dxa"/>
            <w:noWrap/>
            <w:hideMark/>
          </w:tcPr>
          <w:p w14:paraId="69C0C00F" w14:textId="77777777" w:rsidR="0073495D" w:rsidRPr="003D780C" w:rsidRDefault="0073495D" w:rsidP="00DD1843">
            <w:r w:rsidRPr="003D780C">
              <w:t xml:space="preserve">KF268950.1 </w:t>
            </w:r>
            <w:r w:rsidRPr="003D780C">
              <w:lastRenderedPageBreak/>
              <w:fldChar w:fldCharType="begin">
                <w:fldData xml:space="preserve">PEVuZE5vdGU+PENpdGU+PEF1dGhvcj5CZXJ0aGV0PC9BdXRob3I+PFllYXI+MjAxNDwvWWVhcj48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</w:fldData>
              </w:fldChar>
            </w:r>
            <w:r w:rsidRPr="003D780C">
              <w:instrText xml:space="preserve"> ADDIN EN.CITE </w:instrText>
            </w:r>
            <w:r w:rsidRPr="003D780C">
              <w:fldChar w:fldCharType="begin">
                <w:fldData xml:space="preserve">PEVuZE5vdGU+PENpdGU+PEF1dGhvcj5CZXJ0aGV0PC9BdXRob3I+PFllYXI+MjAxNDwvWWVhcj48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</w:fldData>
              </w:fldChar>
            </w:r>
            <w:r w:rsidRPr="003D780C">
              <w:instrText xml:space="preserve"> ADDIN EN.CITE.DATA </w:instrText>
            </w:r>
            <w:r w:rsidRPr="003D780C">
              <w:fldChar w:fldCharType="end"/>
            </w:r>
            <w:r w:rsidRPr="003D780C">
              <w:fldChar w:fldCharType="separate"/>
            </w:r>
            <w:r w:rsidRPr="003D780C">
              <w:rPr>
                <w:noProof/>
              </w:rPr>
              <w:t>[</w:t>
            </w:r>
            <w:hyperlink w:anchor="_ENREF_9" w:tooltip="Berthet, 2014 #18" w:history="1">
              <w:r w:rsidRPr="003D780C">
                <w:rPr>
                  <w:noProof/>
                </w:rPr>
                <w:t>9</w:t>
              </w:r>
            </w:hyperlink>
            <w:r w:rsidRPr="003D780C">
              <w:rPr>
                <w:noProof/>
              </w:rPr>
              <w:t>]</w:t>
            </w:r>
            <w:r w:rsidRPr="003D780C">
              <w:fldChar w:fldCharType="end"/>
            </w:r>
          </w:p>
        </w:tc>
        <w:tc>
          <w:tcPr>
            <w:tcW w:w="3402" w:type="dxa"/>
            <w:hideMark/>
          </w:tcPr>
          <w:p w14:paraId="2294EE32" w14:textId="77777777" w:rsidR="0073495D" w:rsidRPr="00565E7A" w:rsidRDefault="0073495D">
            <w:r w:rsidRPr="00565E7A">
              <w:lastRenderedPageBreak/>
              <w:t>ARB7701</w:t>
            </w:r>
          </w:p>
        </w:tc>
        <w:tc>
          <w:tcPr>
            <w:tcW w:w="1701" w:type="dxa"/>
            <w:hideMark/>
          </w:tcPr>
          <w:p w14:paraId="4682B979" w14:textId="77777777" w:rsidR="0073495D" w:rsidRPr="00565E7A" w:rsidRDefault="0073495D">
            <w:r w:rsidRPr="00565E7A">
              <w:t xml:space="preserve">Central African </w:t>
            </w:r>
            <w:r w:rsidRPr="00565E7A">
              <w:lastRenderedPageBreak/>
              <w:t>Republic</w:t>
            </w:r>
          </w:p>
        </w:tc>
        <w:tc>
          <w:tcPr>
            <w:tcW w:w="1006" w:type="dxa"/>
            <w:hideMark/>
          </w:tcPr>
          <w:p w14:paraId="20123179" w14:textId="77777777" w:rsidR="0073495D" w:rsidRPr="00565E7A" w:rsidRDefault="0073495D">
            <w:r w:rsidRPr="00565E7A">
              <w:lastRenderedPageBreak/>
              <w:t>1976</w:t>
            </w:r>
          </w:p>
        </w:tc>
        <w:tc>
          <w:tcPr>
            <w:tcW w:w="1687" w:type="dxa"/>
            <w:hideMark/>
          </w:tcPr>
          <w:p w14:paraId="7500B29D" w14:textId="77777777" w:rsidR="0073495D" w:rsidRPr="00565E7A" w:rsidRDefault="0073495D">
            <w:pPr>
              <w:rPr>
                <w:i/>
                <w:iCs/>
              </w:rPr>
            </w:pPr>
            <w:proofErr w:type="spellStart"/>
            <w:r w:rsidRPr="00565E7A">
              <w:rPr>
                <w:i/>
                <w:iCs/>
              </w:rPr>
              <w:t>Aedes</w:t>
            </w:r>
            <w:proofErr w:type="spellEnd"/>
            <w:r w:rsidRPr="00565E7A">
              <w:rPr>
                <w:i/>
                <w:iCs/>
              </w:rPr>
              <w:t xml:space="preserve"> </w:t>
            </w:r>
            <w:proofErr w:type="spellStart"/>
            <w:r w:rsidRPr="00565E7A">
              <w:rPr>
                <w:i/>
                <w:iCs/>
              </w:rPr>
              <w:t>africanus</w:t>
            </w:r>
            <w:proofErr w:type="spellEnd"/>
          </w:p>
        </w:tc>
        <w:tc>
          <w:tcPr>
            <w:tcW w:w="1985" w:type="dxa"/>
            <w:hideMark/>
          </w:tcPr>
          <w:p w14:paraId="36D13210" w14:textId="77777777" w:rsidR="0073495D" w:rsidRPr="00565E7A" w:rsidRDefault="0073495D">
            <w:r w:rsidRPr="00565E7A">
              <w:t>-</w:t>
            </w:r>
          </w:p>
        </w:tc>
        <w:tc>
          <w:tcPr>
            <w:tcW w:w="1134" w:type="dxa"/>
            <w:noWrap/>
            <w:hideMark/>
          </w:tcPr>
          <w:p w14:paraId="127A6190" w14:textId="77777777" w:rsidR="0073495D" w:rsidRPr="00565E7A" w:rsidRDefault="0073495D">
            <w:r w:rsidRPr="00565E7A">
              <w:t>10755</w:t>
            </w:r>
          </w:p>
        </w:tc>
        <w:tc>
          <w:tcPr>
            <w:tcW w:w="903" w:type="dxa"/>
            <w:hideMark/>
          </w:tcPr>
          <w:p w14:paraId="7BFD8B4E" w14:textId="77777777" w:rsidR="0073495D" w:rsidRPr="00565E7A" w:rsidRDefault="0073495D">
            <w:r w:rsidRPr="00565E7A">
              <w:t>106</w:t>
            </w:r>
          </w:p>
        </w:tc>
        <w:tc>
          <w:tcPr>
            <w:tcW w:w="972" w:type="dxa"/>
            <w:hideMark/>
          </w:tcPr>
          <w:p w14:paraId="48D61FCE" w14:textId="77777777" w:rsidR="0073495D" w:rsidRPr="00565E7A" w:rsidRDefault="0073495D">
            <w:r w:rsidRPr="00565E7A">
              <w:t>380</w:t>
            </w:r>
          </w:p>
        </w:tc>
      </w:tr>
      <w:tr w:rsidR="0073495D" w:rsidRPr="00565E7A" w14:paraId="4AF437E4" w14:textId="77777777" w:rsidTr="0073495D">
        <w:trPr>
          <w:trHeight w:val="300"/>
        </w:trPr>
        <w:tc>
          <w:tcPr>
            <w:tcW w:w="1384" w:type="dxa"/>
            <w:hideMark/>
          </w:tcPr>
          <w:p w14:paraId="5B4EC50E" w14:textId="77777777" w:rsidR="0073495D" w:rsidRPr="003D780C" w:rsidRDefault="0073495D" w:rsidP="00DD1843">
            <w:r w:rsidRPr="003D780C">
              <w:lastRenderedPageBreak/>
              <w:t xml:space="preserve">KU729218.1* </w:t>
            </w:r>
            <w:r w:rsidRPr="003D780C">
              <w:fldChar w:fldCharType="begin">
                <w:fldData xml:space="preserve">PEVuZE5vdGU+PENpdGU+PEF1dGhvcj5GYXJpYTwvQXV0aG9yPjxZZWFyPjIwMTY8L1llYXI+PFJl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</w:fldData>
              </w:fldChar>
            </w:r>
            <w:r w:rsidRPr="003D780C">
              <w:instrText xml:space="preserve"> ADDIN EN.CITE </w:instrText>
            </w:r>
            <w:r w:rsidRPr="003D780C">
              <w:fldChar w:fldCharType="begin">
                <w:fldData xml:space="preserve">PEVuZE5vdGU+PENpdGU+PEF1dGhvcj5GYXJpYTwvQXV0aG9yPjxZZWFyPjIwMTY8L1llYXI+PFJl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</w:fldData>
              </w:fldChar>
            </w:r>
            <w:r w:rsidRPr="003D780C">
              <w:instrText xml:space="preserve"> ADDIN EN.CITE.DATA </w:instrText>
            </w:r>
            <w:r w:rsidRPr="003D780C">
              <w:fldChar w:fldCharType="end"/>
            </w:r>
            <w:r w:rsidRPr="003D780C">
              <w:fldChar w:fldCharType="separate"/>
            </w:r>
            <w:r w:rsidRPr="003D780C">
              <w:rPr>
                <w:noProof/>
              </w:rPr>
              <w:t>[</w:t>
            </w:r>
            <w:hyperlink w:anchor="_ENREF_10" w:tooltip="Faria, 2016 #21" w:history="1">
              <w:r w:rsidRPr="003D780C">
                <w:rPr>
                  <w:noProof/>
                </w:rPr>
                <w:t>10</w:t>
              </w:r>
            </w:hyperlink>
            <w:r w:rsidRPr="003D780C">
              <w:rPr>
                <w:noProof/>
              </w:rPr>
              <w:t>]</w:t>
            </w:r>
            <w:r w:rsidRPr="003D780C">
              <w:fldChar w:fldCharType="end"/>
            </w:r>
          </w:p>
        </w:tc>
        <w:tc>
          <w:tcPr>
            <w:tcW w:w="3402" w:type="dxa"/>
            <w:hideMark/>
          </w:tcPr>
          <w:p w14:paraId="77EA989A" w14:textId="77777777" w:rsidR="0073495D" w:rsidRPr="00565E7A" w:rsidRDefault="0073495D">
            <w:r w:rsidRPr="00565E7A">
              <w:t>BeH828305</w:t>
            </w:r>
          </w:p>
        </w:tc>
        <w:tc>
          <w:tcPr>
            <w:tcW w:w="1701" w:type="dxa"/>
            <w:hideMark/>
          </w:tcPr>
          <w:p w14:paraId="7DED4912" w14:textId="77777777" w:rsidR="0073495D" w:rsidRPr="00565E7A" w:rsidRDefault="0073495D">
            <w:r w:rsidRPr="00565E7A">
              <w:t>Brazil</w:t>
            </w:r>
          </w:p>
        </w:tc>
        <w:tc>
          <w:tcPr>
            <w:tcW w:w="1006" w:type="dxa"/>
            <w:hideMark/>
          </w:tcPr>
          <w:p w14:paraId="131944EF" w14:textId="77777777" w:rsidR="0073495D" w:rsidRPr="00565E7A" w:rsidRDefault="0073495D">
            <w:r w:rsidRPr="00565E7A">
              <w:t>2015</w:t>
            </w:r>
          </w:p>
        </w:tc>
        <w:tc>
          <w:tcPr>
            <w:tcW w:w="1687" w:type="dxa"/>
            <w:hideMark/>
          </w:tcPr>
          <w:p w14:paraId="4B762F02" w14:textId="77777777" w:rsidR="0073495D" w:rsidRPr="00565E7A" w:rsidRDefault="0073495D">
            <w:pPr>
              <w:rPr>
                <w:i/>
                <w:iCs/>
              </w:rPr>
            </w:pPr>
            <w:r w:rsidRPr="00565E7A">
              <w:rPr>
                <w:i/>
                <w:iCs/>
              </w:rPr>
              <w:t>Homo sapiens</w:t>
            </w:r>
          </w:p>
        </w:tc>
        <w:tc>
          <w:tcPr>
            <w:tcW w:w="1985" w:type="dxa"/>
            <w:hideMark/>
          </w:tcPr>
          <w:p w14:paraId="0FF643AF" w14:textId="77777777" w:rsidR="0073495D" w:rsidRPr="00565E7A" w:rsidRDefault="0073495D">
            <w:r w:rsidRPr="00565E7A">
              <w:t>-</w:t>
            </w:r>
          </w:p>
        </w:tc>
        <w:tc>
          <w:tcPr>
            <w:tcW w:w="1134" w:type="dxa"/>
            <w:hideMark/>
          </w:tcPr>
          <w:p w14:paraId="758F4FE3" w14:textId="77777777" w:rsidR="0073495D" w:rsidRPr="00565E7A" w:rsidRDefault="0073495D">
            <w:r w:rsidRPr="00565E7A">
              <w:t>10729</w:t>
            </w:r>
          </w:p>
        </w:tc>
        <w:tc>
          <w:tcPr>
            <w:tcW w:w="903" w:type="dxa"/>
            <w:hideMark/>
          </w:tcPr>
          <w:p w14:paraId="15F8A3F7" w14:textId="77777777" w:rsidR="0073495D" w:rsidRPr="00565E7A" w:rsidRDefault="0073495D">
            <w:r w:rsidRPr="00565E7A">
              <w:t>94</w:t>
            </w:r>
          </w:p>
        </w:tc>
        <w:tc>
          <w:tcPr>
            <w:tcW w:w="972" w:type="dxa"/>
            <w:hideMark/>
          </w:tcPr>
          <w:p w14:paraId="7EB6EECD" w14:textId="77777777" w:rsidR="0073495D" w:rsidRPr="00565E7A" w:rsidRDefault="0073495D">
            <w:r w:rsidRPr="00565E7A">
              <w:t>364</w:t>
            </w:r>
          </w:p>
        </w:tc>
      </w:tr>
      <w:tr w:rsidR="0073495D" w:rsidRPr="00565E7A" w14:paraId="62340380" w14:textId="77777777" w:rsidTr="0073495D">
        <w:trPr>
          <w:trHeight w:val="315"/>
        </w:trPr>
        <w:tc>
          <w:tcPr>
            <w:tcW w:w="1384" w:type="dxa"/>
            <w:noWrap/>
            <w:hideMark/>
          </w:tcPr>
          <w:p w14:paraId="161104C4" w14:textId="77777777" w:rsidR="0073495D" w:rsidRPr="003D780C" w:rsidRDefault="0073495D" w:rsidP="00DD1843">
            <w:r w:rsidRPr="003D780C">
              <w:t xml:space="preserve">KU365778.1* </w:t>
            </w:r>
            <w:r w:rsidRPr="003D780C">
              <w:fldChar w:fldCharType="begin">
                <w:fldData xml:space="preserve">PEVuZE5vdGU+PENpdGU+PEF1dGhvcj5GYXJpYTwvQXV0aG9yPjxZZWFyPjIwMTY8L1llYXI+PFJl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</w:fldData>
              </w:fldChar>
            </w:r>
            <w:r w:rsidRPr="003D780C">
              <w:instrText xml:space="preserve"> ADDIN EN.CITE </w:instrText>
            </w:r>
            <w:r w:rsidRPr="003D780C">
              <w:fldChar w:fldCharType="begin">
                <w:fldData xml:space="preserve">PEVuZE5vdGU+PENpdGU+PEF1dGhvcj5GYXJpYTwvQXV0aG9yPjxZZWFyPjIwMTY8L1llYXI+PFJl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</w:fldData>
              </w:fldChar>
            </w:r>
            <w:r w:rsidRPr="003D780C">
              <w:instrText xml:space="preserve"> ADDIN EN.CITE.DATA </w:instrText>
            </w:r>
            <w:r w:rsidRPr="003D780C">
              <w:fldChar w:fldCharType="end"/>
            </w:r>
            <w:r w:rsidRPr="003D780C">
              <w:fldChar w:fldCharType="separate"/>
            </w:r>
            <w:r w:rsidRPr="003D780C">
              <w:rPr>
                <w:noProof/>
              </w:rPr>
              <w:t>[</w:t>
            </w:r>
            <w:hyperlink w:anchor="_ENREF_10" w:tooltip="Faria, 2016 #21" w:history="1">
              <w:r w:rsidRPr="003D780C">
                <w:rPr>
                  <w:noProof/>
                </w:rPr>
                <w:t>10</w:t>
              </w:r>
            </w:hyperlink>
            <w:r w:rsidRPr="003D780C">
              <w:rPr>
                <w:noProof/>
              </w:rPr>
              <w:t>]</w:t>
            </w:r>
            <w:r w:rsidRPr="003D780C">
              <w:fldChar w:fldCharType="end"/>
            </w:r>
          </w:p>
        </w:tc>
        <w:tc>
          <w:tcPr>
            <w:tcW w:w="3402" w:type="dxa"/>
            <w:hideMark/>
          </w:tcPr>
          <w:p w14:paraId="25F08C00" w14:textId="77777777" w:rsidR="0073495D" w:rsidRPr="00565E7A" w:rsidRDefault="0073495D">
            <w:r w:rsidRPr="00565E7A">
              <w:t>BeH819015</w:t>
            </w:r>
          </w:p>
        </w:tc>
        <w:tc>
          <w:tcPr>
            <w:tcW w:w="1701" w:type="dxa"/>
            <w:hideMark/>
          </w:tcPr>
          <w:p w14:paraId="1837A9B4" w14:textId="77777777" w:rsidR="0073495D" w:rsidRPr="00565E7A" w:rsidRDefault="0073495D">
            <w:r w:rsidRPr="00565E7A">
              <w:t>Brazil</w:t>
            </w:r>
          </w:p>
        </w:tc>
        <w:tc>
          <w:tcPr>
            <w:tcW w:w="1006" w:type="dxa"/>
            <w:hideMark/>
          </w:tcPr>
          <w:p w14:paraId="2A761FBB" w14:textId="77777777" w:rsidR="0073495D" w:rsidRPr="00565E7A" w:rsidRDefault="0073495D">
            <w:r w:rsidRPr="00565E7A">
              <w:t>2015</w:t>
            </w:r>
          </w:p>
        </w:tc>
        <w:tc>
          <w:tcPr>
            <w:tcW w:w="1687" w:type="dxa"/>
            <w:noWrap/>
            <w:hideMark/>
          </w:tcPr>
          <w:p w14:paraId="10AC0B66" w14:textId="77777777" w:rsidR="0073495D" w:rsidRPr="00565E7A" w:rsidRDefault="0073495D">
            <w:pPr>
              <w:rPr>
                <w:i/>
                <w:iCs/>
              </w:rPr>
            </w:pPr>
            <w:r w:rsidRPr="00565E7A">
              <w:rPr>
                <w:i/>
                <w:iCs/>
              </w:rPr>
              <w:t>Homo sapiens</w:t>
            </w:r>
          </w:p>
        </w:tc>
        <w:tc>
          <w:tcPr>
            <w:tcW w:w="1985" w:type="dxa"/>
            <w:noWrap/>
            <w:hideMark/>
          </w:tcPr>
          <w:p w14:paraId="333DFFF4" w14:textId="77777777" w:rsidR="0073495D" w:rsidRPr="00565E7A" w:rsidRDefault="0073495D">
            <w:r w:rsidRPr="00565E7A">
              <w:t>-</w:t>
            </w:r>
          </w:p>
        </w:tc>
        <w:tc>
          <w:tcPr>
            <w:tcW w:w="1134" w:type="dxa"/>
            <w:hideMark/>
          </w:tcPr>
          <w:p w14:paraId="6C90FA72" w14:textId="77777777" w:rsidR="0073495D" w:rsidRPr="00565E7A" w:rsidRDefault="0073495D">
            <w:r w:rsidRPr="00565E7A">
              <w:t>10727</w:t>
            </w:r>
          </w:p>
        </w:tc>
        <w:tc>
          <w:tcPr>
            <w:tcW w:w="903" w:type="dxa"/>
            <w:noWrap/>
            <w:hideMark/>
          </w:tcPr>
          <w:p w14:paraId="10E4DA35" w14:textId="77777777" w:rsidR="0073495D" w:rsidRPr="00565E7A" w:rsidRDefault="0073495D">
            <w:r w:rsidRPr="00565E7A">
              <w:t>94</w:t>
            </w:r>
          </w:p>
        </w:tc>
        <w:tc>
          <w:tcPr>
            <w:tcW w:w="972" w:type="dxa"/>
            <w:noWrap/>
            <w:hideMark/>
          </w:tcPr>
          <w:p w14:paraId="3693E138" w14:textId="77777777" w:rsidR="0073495D" w:rsidRPr="00565E7A" w:rsidRDefault="0073495D">
            <w:r w:rsidRPr="00565E7A">
              <w:t>361</w:t>
            </w:r>
          </w:p>
        </w:tc>
      </w:tr>
      <w:tr w:rsidR="0073495D" w:rsidRPr="00565E7A" w14:paraId="7B8FDA2B" w14:textId="77777777" w:rsidTr="0073495D">
        <w:trPr>
          <w:trHeight w:val="750"/>
        </w:trPr>
        <w:tc>
          <w:tcPr>
            <w:tcW w:w="1384" w:type="dxa"/>
            <w:hideMark/>
          </w:tcPr>
          <w:p w14:paraId="00771D65" w14:textId="77777777" w:rsidR="0073495D" w:rsidRPr="003D780C" w:rsidRDefault="0073495D">
            <w:r w:rsidRPr="003D780C">
              <w:t>KU963573.1</w:t>
            </w:r>
          </w:p>
        </w:tc>
        <w:tc>
          <w:tcPr>
            <w:tcW w:w="3402" w:type="dxa"/>
            <w:hideMark/>
          </w:tcPr>
          <w:p w14:paraId="74AF61A3" w14:textId="77777777" w:rsidR="0073495D" w:rsidRPr="00565E7A" w:rsidRDefault="0073495D">
            <w:proofErr w:type="spellStart"/>
            <w:r w:rsidRPr="00565E7A">
              <w:t>Zika</w:t>
            </w:r>
            <w:proofErr w:type="spellEnd"/>
            <w:r w:rsidRPr="00565E7A">
              <w:t xml:space="preserve"> virus/</w:t>
            </w:r>
            <w:proofErr w:type="spellStart"/>
            <w:r w:rsidRPr="00565E7A">
              <w:t>M.mulatta-tc</w:t>
            </w:r>
            <w:proofErr w:type="spellEnd"/>
            <w:r w:rsidRPr="00565E7A">
              <w:t>/UGA/MR-766_SM150-V8/1947</w:t>
            </w:r>
          </w:p>
        </w:tc>
        <w:tc>
          <w:tcPr>
            <w:tcW w:w="1701" w:type="dxa"/>
            <w:hideMark/>
          </w:tcPr>
          <w:p w14:paraId="0741A208" w14:textId="77777777" w:rsidR="0073495D" w:rsidRPr="00565E7A" w:rsidRDefault="0073495D">
            <w:r w:rsidRPr="00565E7A">
              <w:t>Uganda</w:t>
            </w:r>
          </w:p>
        </w:tc>
        <w:tc>
          <w:tcPr>
            <w:tcW w:w="1006" w:type="dxa"/>
            <w:hideMark/>
          </w:tcPr>
          <w:p w14:paraId="7BF1B6A3" w14:textId="77777777" w:rsidR="0073495D" w:rsidRPr="00565E7A" w:rsidRDefault="0073495D">
            <w:r w:rsidRPr="00565E7A">
              <w:t>1947</w:t>
            </w:r>
          </w:p>
        </w:tc>
        <w:tc>
          <w:tcPr>
            <w:tcW w:w="1687" w:type="dxa"/>
            <w:hideMark/>
          </w:tcPr>
          <w:p w14:paraId="02F89217" w14:textId="77777777" w:rsidR="0073495D" w:rsidRPr="00565E7A" w:rsidRDefault="0073495D">
            <w:pPr>
              <w:rPr>
                <w:i/>
                <w:iCs/>
              </w:rPr>
            </w:pPr>
            <w:proofErr w:type="spellStart"/>
            <w:r w:rsidRPr="00565E7A">
              <w:rPr>
                <w:i/>
                <w:iCs/>
              </w:rPr>
              <w:t>Macaca</w:t>
            </w:r>
            <w:proofErr w:type="spellEnd"/>
            <w:r w:rsidRPr="00565E7A">
              <w:rPr>
                <w:i/>
                <w:iCs/>
              </w:rPr>
              <w:t xml:space="preserve"> </w:t>
            </w:r>
            <w:proofErr w:type="spellStart"/>
            <w:r w:rsidRPr="00565E7A">
              <w:rPr>
                <w:i/>
                <w:iCs/>
              </w:rPr>
              <w:t>mulatta</w:t>
            </w:r>
            <w:proofErr w:type="spellEnd"/>
          </w:p>
        </w:tc>
        <w:tc>
          <w:tcPr>
            <w:tcW w:w="1985" w:type="dxa"/>
            <w:hideMark/>
          </w:tcPr>
          <w:p w14:paraId="15092E09" w14:textId="77777777" w:rsidR="0073495D" w:rsidRPr="00565E7A" w:rsidRDefault="0073495D">
            <w:r w:rsidRPr="00565E7A">
              <w:t>Suckling mouse (x150), Vero (x8)</w:t>
            </w:r>
          </w:p>
        </w:tc>
        <w:tc>
          <w:tcPr>
            <w:tcW w:w="1134" w:type="dxa"/>
            <w:hideMark/>
          </w:tcPr>
          <w:p w14:paraId="1C37D329" w14:textId="77777777" w:rsidR="0073495D" w:rsidRPr="00565E7A" w:rsidRDefault="0073495D">
            <w:r w:rsidRPr="00565E7A">
              <w:t>10710</w:t>
            </w:r>
          </w:p>
        </w:tc>
        <w:tc>
          <w:tcPr>
            <w:tcW w:w="903" w:type="dxa"/>
            <w:hideMark/>
          </w:tcPr>
          <w:p w14:paraId="24AC85BE" w14:textId="77777777" w:rsidR="0073495D" w:rsidRPr="00565E7A" w:rsidRDefault="0073495D">
            <w:r w:rsidRPr="00565E7A">
              <w:t>141</w:t>
            </w:r>
          </w:p>
        </w:tc>
        <w:tc>
          <w:tcPr>
            <w:tcW w:w="972" w:type="dxa"/>
            <w:hideMark/>
          </w:tcPr>
          <w:p w14:paraId="09938632" w14:textId="77777777" w:rsidR="0073495D" w:rsidRPr="00565E7A" w:rsidRDefault="0073495D">
            <w:r w:rsidRPr="00565E7A">
              <w:t>209</w:t>
            </w:r>
          </w:p>
        </w:tc>
      </w:tr>
      <w:tr w:rsidR="0073495D" w:rsidRPr="00565E7A" w14:paraId="7D99EF8B" w14:textId="77777777" w:rsidTr="0073495D">
        <w:trPr>
          <w:trHeight w:val="315"/>
        </w:trPr>
        <w:tc>
          <w:tcPr>
            <w:tcW w:w="1384" w:type="dxa"/>
            <w:noWrap/>
            <w:hideMark/>
          </w:tcPr>
          <w:p w14:paraId="58B191B1" w14:textId="77777777" w:rsidR="0073495D" w:rsidRPr="003D780C" w:rsidRDefault="0073495D" w:rsidP="00DD1843">
            <w:r w:rsidRPr="003D780C">
              <w:t xml:space="preserve">KU963796.1* </w:t>
            </w:r>
            <w:r w:rsidRPr="003D780C">
              <w:fldChar w:fldCharType="begin">
                <w:fldData xml:space="preserve">PEVuZE5vdGU+PENpdGU+PEF1dGhvcj5EZW5nPC9BdXRob3I+PFllYXI+MjAxNjwvWWVhcj48UmVj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</w:fldData>
              </w:fldChar>
            </w:r>
            <w:r w:rsidRPr="003D780C">
              <w:instrText xml:space="preserve"> ADDIN EN.CITE </w:instrText>
            </w:r>
            <w:r w:rsidRPr="003D780C">
              <w:fldChar w:fldCharType="begin">
                <w:fldData xml:space="preserve">PEVuZE5vdGU+PENpdGU+PEF1dGhvcj5EZW5nPC9BdXRob3I+PFllYXI+MjAxNjwvWWVhcj48UmVj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</w:fldData>
              </w:fldChar>
            </w:r>
            <w:r w:rsidRPr="003D780C">
              <w:instrText xml:space="preserve"> ADDIN EN.CITE.DATA </w:instrText>
            </w:r>
            <w:r w:rsidRPr="003D780C">
              <w:fldChar w:fldCharType="end"/>
            </w:r>
            <w:r w:rsidRPr="003D780C">
              <w:fldChar w:fldCharType="separate"/>
            </w:r>
            <w:r w:rsidRPr="003D780C">
              <w:rPr>
                <w:noProof/>
              </w:rPr>
              <w:t>[</w:t>
            </w:r>
            <w:hyperlink w:anchor="_ENREF_11" w:tooltip="Deng, 2016 #28" w:history="1">
              <w:r w:rsidRPr="003D780C">
                <w:rPr>
                  <w:noProof/>
                </w:rPr>
                <w:t>11</w:t>
              </w:r>
            </w:hyperlink>
            <w:r w:rsidRPr="003D780C">
              <w:rPr>
                <w:noProof/>
              </w:rPr>
              <w:t>]</w:t>
            </w:r>
            <w:r w:rsidRPr="003D780C">
              <w:fldChar w:fldCharType="end"/>
            </w:r>
          </w:p>
        </w:tc>
        <w:tc>
          <w:tcPr>
            <w:tcW w:w="3402" w:type="dxa"/>
            <w:hideMark/>
          </w:tcPr>
          <w:p w14:paraId="2F2F06B3" w14:textId="77777777" w:rsidR="0073495D" w:rsidRPr="00565E7A" w:rsidRDefault="0073495D">
            <w:r w:rsidRPr="00565E7A">
              <w:t>SZ-WIV01</w:t>
            </w:r>
          </w:p>
        </w:tc>
        <w:tc>
          <w:tcPr>
            <w:tcW w:w="1701" w:type="dxa"/>
            <w:noWrap/>
            <w:hideMark/>
          </w:tcPr>
          <w:p w14:paraId="3A20BADF" w14:textId="77777777" w:rsidR="0073495D" w:rsidRPr="00565E7A" w:rsidRDefault="0073495D">
            <w:r w:rsidRPr="00565E7A">
              <w:t xml:space="preserve">China (imported from </w:t>
            </w:r>
            <w:proofErr w:type="spellStart"/>
            <w:r w:rsidRPr="00565E7A">
              <w:t>Somoa</w:t>
            </w:r>
            <w:proofErr w:type="spellEnd"/>
            <w:r w:rsidRPr="00565E7A">
              <w:t>)</w:t>
            </w:r>
          </w:p>
        </w:tc>
        <w:tc>
          <w:tcPr>
            <w:tcW w:w="1006" w:type="dxa"/>
            <w:noWrap/>
            <w:hideMark/>
          </w:tcPr>
          <w:p w14:paraId="14ADDF8C" w14:textId="77777777" w:rsidR="0073495D" w:rsidRPr="00565E7A" w:rsidRDefault="0073495D">
            <w:r w:rsidRPr="00565E7A">
              <w:t>2016</w:t>
            </w:r>
          </w:p>
        </w:tc>
        <w:tc>
          <w:tcPr>
            <w:tcW w:w="1687" w:type="dxa"/>
            <w:noWrap/>
            <w:hideMark/>
          </w:tcPr>
          <w:p w14:paraId="6D65ABDD" w14:textId="77777777" w:rsidR="0073495D" w:rsidRPr="00565E7A" w:rsidRDefault="0073495D">
            <w:pPr>
              <w:rPr>
                <w:i/>
                <w:iCs/>
              </w:rPr>
            </w:pPr>
            <w:r w:rsidRPr="00565E7A">
              <w:rPr>
                <w:i/>
                <w:iCs/>
              </w:rPr>
              <w:t>Homo sapiens</w:t>
            </w:r>
          </w:p>
        </w:tc>
        <w:tc>
          <w:tcPr>
            <w:tcW w:w="1985" w:type="dxa"/>
            <w:noWrap/>
            <w:hideMark/>
          </w:tcPr>
          <w:p w14:paraId="707F2B5A" w14:textId="77777777" w:rsidR="0073495D" w:rsidRPr="00565E7A" w:rsidRDefault="0073495D">
            <w:r w:rsidRPr="00565E7A">
              <w:t>-</w:t>
            </w:r>
          </w:p>
        </w:tc>
        <w:tc>
          <w:tcPr>
            <w:tcW w:w="1134" w:type="dxa"/>
            <w:noWrap/>
            <w:hideMark/>
          </w:tcPr>
          <w:p w14:paraId="59AF1574" w14:textId="77777777" w:rsidR="0073495D" w:rsidRPr="00565E7A" w:rsidRDefault="0073495D">
            <w:r w:rsidRPr="00565E7A">
              <w:t>10709</w:t>
            </w:r>
          </w:p>
        </w:tc>
        <w:tc>
          <w:tcPr>
            <w:tcW w:w="903" w:type="dxa"/>
            <w:noWrap/>
            <w:hideMark/>
          </w:tcPr>
          <w:p w14:paraId="2CD6E36D" w14:textId="77777777" w:rsidR="0073495D" w:rsidRPr="00565E7A" w:rsidRDefault="0073495D">
            <w:r w:rsidRPr="00565E7A">
              <w:t>58</w:t>
            </w:r>
          </w:p>
        </w:tc>
        <w:tc>
          <w:tcPr>
            <w:tcW w:w="972" w:type="dxa"/>
            <w:noWrap/>
            <w:hideMark/>
          </w:tcPr>
          <w:p w14:paraId="4ADF8FBC" w14:textId="77777777" w:rsidR="0073495D" w:rsidRPr="00565E7A" w:rsidRDefault="0073495D">
            <w:r w:rsidRPr="00565E7A">
              <w:t>379</w:t>
            </w:r>
          </w:p>
        </w:tc>
      </w:tr>
      <w:tr w:rsidR="0073495D" w:rsidRPr="00565E7A" w14:paraId="111BFE01" w14:textId="77777777" w:rsidTr="0073495D">
        <w:trPr>
          <w:trHeight w:val="315"/>
        </w:trPr>
        <w:tc>
          <w:tcPr>
            <w:tcW w:w="1384" w:type="dxa"/>
            <w:noWrap/>
          </w:tcPr>
          <w:p w14:paraId="158795F1" w14:textId="77777777" w:rsidR="0073495D" w:rsidRPr="003D780C" w:rsidRDefault="0073495D" w:rsidP="00DD1843">
            <w:r w:rsidRPr="003D780C">
              <w:t xml:space="preserve">KU321639.1* </w:t>
            </w:r>
            <w:r w:rsidRPr="003D780C">
              <w:fldChar w:fldCharType="begin">
                <w:fldData xml:space="preserve">PEVuZE5vdGU+PENpdGU+PEF1dGhvcj5DdW5oYTwvQXV0aG9yPjxZZWFyPjIwMTY8L1llYXI+PFJl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</w:fldData>
              </w:fldChar>
            </w:r>
            <w:r w:rsidRPr="003D780C">
              <w:instrText xml:space="preserve"> ADDIN EN.CITE </w:instrText>
            </w:r>
            <w:r w:rsidRPr="003D780C">
              <w:fldChar w:fldCharType="begin">
                <w:fldData xml:space="preserve">PEVuZE5vdGU+PENpdGU+PEF1dGhvcj5DdW5oYTwvQXV0aG9yPjxZZWFyPjIwMTY8L1llYXI+PFJl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</w:fldData>
              </w:fldChar>
            </w:r>
            <w:r w:rsidRPr="003D780C">
              <w:instrText xml:space="preserve"> ADDIN EN.CITE.DATA </w:instrText>
            </w:r>
            <w:r w:rsidRPr="003D780C">
              <w:fldChar w:fldCharType="end"/>
            </w:r>
            <w:r w:rsidRPr="003D780C">
              <w:fldChar w:fldCharType="separate"/>
            </w:r>
            <w:r w:rsidRPr="003D780C">
              <w:rPr>
                <w:noProof/>
              </w:rPr>
              <w:t>[</w:t>
            </w:r>
            <w:hyperlink w:anchor="_ENREF_12" w:tooltip="Cunha, 2016 #20" w:history="1">
              <w:r w:rsidRPr="003D780C">
                <w:rPr>
                  <w:noProof/>
                </w:rPr>
                <w:t>12</w:t>
              </w:r>
            </w:hyperlink>
            <w:r w:rsidRPr="003D780C">
              <w:rPr>
                <w:noProof/>
              </w:rPr>
              <w:t>]</w:t>
            </w:r>
            <w:r w:rsidRPr="003D780C">
              <w:fldChar w:fldCharType="end"/>
            </w:r>
          </w:p>
        </w:tc>
        <w:tc>
          <w:tcPr>
            <w:tcW w:w="3402" w:type="dxa"/>
          </w:tcPr>
          <w:p w14:paraId="0D900E81" w14:textId="77777777" w:rsidR="0073495D" w:rsidRPr="00565E7A" w:rsidRDefault="0073495D">
            <w:r w:rsidRPr="00565E7A">
              <w:t>ZikaSPH2015</w:t>
            </w:r>
          </w:p>
        </w:tc>
        <w:tc>
          <w:tcPr>
            <w:tcW w:w="1701" w:type="dxa"/>
            <w:noWrap/>
          </w:tcPr>
          <w:p w14:paraId="6A891712" w14:textId="77777777" w:rsidR="0073495D" w:rsidRPr="00565E7A" w:rsidRDefault="0073495D">
            <w:r w:rsidRPr="00565E7A">
              <w:t>Brazil</w:t>
            </w:r>
          </w:p>
        </w:tc>
        <w:tc>
          <w:tcPr>
            <w:tcW w:w="1006" w:type="dxa"/>
            <w:noWrap/>
          </w:tcPr>
          <w:p w14:paraId="2846EDD3" w14:textId="77777777" w:rsidR="0073495D" w:rsidRPr="00565E7A" w:rsidRDefault="0073495D">
            <w:r w:rsidRPr="00565E7A">
              <w:t>2015</w:t>
            </w:r>
          </w:p>
        </w:tc>
        <w:tc>
          <w:tcPr>
            <w:tcW w:w="1687" w:type="dxa"/>
            <w:noWrap/>
          </w:tcPr>
          <w:p w14:paraId="441E7ACA" w14:textId="77777777" w:rsidR="0073495D" w:rsidRPr="00565E7A" w:rsidRDefault="0073495D">
            <w:pPr>
              <w:rPr>
                <w:i/>
                <w:iCs/>
              </w:rPr>
            </w:pPr>
            <w:r w:rsidRPr="00565E7A">
              <w:rPr>
                <w:i/>
                <w:iCs/>
              </w:rPr>
              <w:t>Homo sapiens</w:t>
            </w:r>
          </w:p>
        </w:tc>
        <w:tc>
          <w:tcPr>
            <w:tcW w:w="1985" w:type="dxa"/>
            <w:noWrap/>
          </w:tcPr>
          <w:p w14:paraId="605967A1" w14:textId="77777777" w:rsidR="0073495D" w:rsidRPr="00565E7A" w:rsidRDefault="0073495D">
            <w:r w:rsidRPr="00565E7A">
              <w:t>-</w:t>
            </w:r>
          </w:p>
        </w:tc>
        <w:tc>
          <w:tcPr>
            <w:tcW w:w="1134" w:type="dxa"/>
            <w:noWrap/>
          </w:tcPr>
          <w:p w14:paraId="60E979EE" w14:textId="77777777" w:rsidR="0073495D" w:rsidRPr="00565E7A" w:rsidRDefault="0073495D">
            <w:r w:rsidRPr="00565E7A">
              <w:t>10676</w:t>
            </w:r>
          </w:p>
        </w:tc>
        <w:tc>
          <w:tcPr>
            <w:tcW w:w="903" w:type="dxa"/>
            <w:noWrap/>
          </w:tcPr>
          <w:p w14:paraId="77F7959F" w14:textId="77777777" w:rsidR="0073495D" w:rsidRPr="00565E7A" w:rsidRDefault="0073495D">
            <w:r w:rsidRPr="00565E7A">
              <w:t>105</w:t>
            </w:r>
          </w:p>
        </w:tc>
        <w:tc>
          <w:tcPr>
            <w:tcW w:w="972" w:type="dxa"/>
            <w:noWrap/>
          </w:tcPr>
          <w:p w14:paraId="7033DFC2" w14:textId="77777777" w:rsidR="0073495D" w:rsidRPr="00565E7A" w:rsidRDefault="0073495D">
            <w:r w:rsidRPr="00565E7A">
              <w:t>299</w:t>
            </w:r>
          </w:p>
        </w:tc>
      </w:tr>
      <w:tr w:rsidR="0073495D" w:rsidRPr="00565E7A" w14:paraId="6520A4A5" w14:textId="77777777" w:rsidTr="0073495D">
        <w:trPr>
          <w:trHeight w:val="315"/>
        </w:trPr>
        <w:tc>
          <w:tcPr>
            <w:tcW w:w="1384" w:type="dxa"/>
            <w:noWrap/>
            <w:hideMark/>
          </w:tcPr>
          <w:p w14:paraId="79EC2ED2" w14:textId="77777777" w:rsidR="0073495D" w:rsidRPr="003D780C" w:rsidRDefault="0073495D" w:rsidP="00DD1843">
            <w:r w:rsidRPr="003D780C">
              <w:t xml:space="preserve">KU744693.1* </w:t>
            </w:r>
            <w:r w:rsidRPr="003D780C">
              <w:fldChar w:fldCharType="begin"/>
            </w:r>
            <w:r w:rsidRPr="003D780C">
              <w:instrText xml:space="preserve"> ADDIN EN.CITE &lt;EndNote&gt;&lt;Cite&gt;&lt;Author&gt;Liu&lt;/Author&gt;&lt;Year&gt;2016&lt;/Year&gt;&lt;RecNum&gt;8&lt;/RecNum&gt;&lt;DisplayText&gt;[13]&lt;/DisplayText&gt;&lt;record&gt;&lt;rec-number&gt;8&lt;/rec-number&gt;&lt;foreign-keys&gt;&lt;key app="EN" db-id="vs5x95tda92stnewxwapt0pdr02ssvxaz0td"&gt;8&lt;/key&gt;&lt;/foreign-keys&gt;&lt;ref-type name="Journal Article"&gt;17&lt;/ref-type&gt;&lt;contributors&gt;&lt;authors&gt;&lt;author&gt;Liu, L.&lt;/author&gt;&lt;author&gt;Wu, W.&lt;/author&gt;&lt;author&gt;Zhao, X.&lt;/author&gt;&lt;author&gt;Xiong, Y.&lt;/author&gt;&lt;author&gt;Zhang, S.&lt;/author&gt;&lt;author&gt;Liu, X.&lt;/author&gt;&lt;author&gt;Qu, J.&lt;/author&gt;&lt;author&gt;Li, J.&lt;/author&gt;&lt;author&gt;Nei, K.&lt;/author&gt;&lt;author&gt;Liang, M.&lt;/author&gt;&lt;author&gt;Shu, Y.&lt;/author&gt;&lt;author&gt;Hu, G.&lt;/author&gt;&lt;author&gt;Ma, X.&lt;/author&gt;&lt;author&gt;Li, D.&lt;/author&gt;&lt;/authors&gt;&lt;/contributors&gt;&lt;auth-address&gt;NHFPC Key Laboratory for Medical Virology, National Institute for Viral Disease Control and Prevention, China CDC, Beijing, China.&amp;#xD;Jiangxi Province CDC, Nanchang, China.&amp;#xD;NHFPC Key Laboratory for Medical Virology, National Institute for Viral Disease Control and Prevention, China CDC, Beijing, China lidx@Chinacdc.cn maxj@ivdc.chinacdc.cn.&lt;/auth-address&gt;&lt;titles&gt;&lt;title&gt;Complete Genome Sequence of Zika Virus from the First Imported Case in Mainland China&lt;/title&gt;&lt;secondary-title&gt;Genome Announc&lt;/secondary-title&gt;&lt;alt-title&gt;Genome announcements&lt;/alt-title&gt;&lt;/titles&gt;&lt;periodical&gt;&lt;full-title&gt;Genome Announc&lt;/full-title&gt;&lt;abbr-1&gt;Genome announcements&lt;/abbr-1&gt;&lt;/periodical&gt;&lt;alt-periodical&gt;&lt;full-title&gt;Genome Announc&lt;/full-title&gt;&lt;abbr-1&gt;Genome announcements&lt;/abbr-1&gt;&lt;/alt-periodical&gt;&lt;volume&gt;4&lt;/volume&gt;&lt;number&gt;2&lt;/number&gt;&lt;dates&gt;&lt;year&gt;2016&lt;/year&gt;&lt;/dates&gt;&lt;isbn&gt;2169-8287 (Electronic)&lt;/isbn&gt;&lt;accession-num&gt;27103718&lt;/accession-num&gt;&lt;urls&gt;&lt;related-urls&gt;&lt;url&gt;http://www.ncbi.nlm.nih.gov/pubmed/27103718&lt;/url&gt;&lt;/related-urls&gt;&lt;/urls&gt;&lt;custom2&gt;4841133&lt;/custom2&gt;&lt;electronic-resource-num&gt;10.1128/genomeA.00291-16&lt;/electronic-resource-num&gt;&lt;/record&gt;&lt;/Cite&gt;&lt;/EndNote&gt;</w:instrText>
            </w:r>
            <w:r w:rsidRPr="003D780C">
              <w:fldChar w:fldCharType="separate"/>
            </w:r>
            <w:r w:rsidRPr="003D780C">
              <w:rPr>
                <w:noProof/>
              </w:rPr>
              <w:t>[</w:t>
            </w:r>
            <w:hyperlink w:anchor="_ENREF_13" w:tooltip="Liu, 2016 #8" w:history="1">
              <w:r w:rsidRPr="003D780C">
                <w:rPr>
                  <w:noProof/>
                </w:rPr>
                <w:t>13</w:t>
              </w:r>
            </w:hyperlink>
            <w:r w:rsidRPr="003D780C">
              <w:rPr>
                <w:noProof/>
              </w:rPr>
              <w:t>]</w:t>
            </w:r>
            <w:r w:rsidRPr="003D780C">
              <w:fldChar w:fldCharType="end"/>
            </w:r>
          </w:p>
        </w:tc>
        <w:tc>
          <w:tcPr>
            <w:tcW w:w="3402" w:type="dxa"/>
            <w:hideMark/>
          </w:tcPr>
          <w:p w14:paraId="74CD32E9" w14:textId="77777777" w:rsidR="0073495D" w:rsidRPr="00565E7A" w:rsidRDefault="0073495D">
            <w:proofErr w:type="spellStart"/>
            <w:r w:rsidRPr="00565E7A">
              <w:t>VE_Ganxian</w:t>
            </w:r>
            <w:proofErr w:type="spellEnd"/>
          </w:p>
        </w:tc>
        <w:tc>
          <w:tcPr>
            <w:tcW w:w="1701" w:type="dxa"/>
            <w:noWrap/>
            <w:hideMark/>
          </w:tcPr>
          <w:p w14:paraId="7F2701F6" w14:textId="77777777" w:rsidR="0073495D" w:rsidRPr="00565E7A" w:rsidRDefault="0073495D">
            <w:r w:rsidRPr="00565E7A">
              <w:t>China (Jiangxi), imported from Venezuela</w:t>
            </w:r>
          </w:p>
        </w:tc>
        <w:tc>
          <w:tcPr>
            <w:tcW w:w="1006" w:type="dxa"/>
            <w:noWrap/>
            <w:hideMark/>
          </w:tcPr>
          <w:p w14:paraId="16833B2C" w14:textId="77777777" w:rsidR="0073495D" w:rsidRPr="00565E7A" w:rsidRDefault="0073495D">
            <w:r w:rsidRPr="00565E7A">
              <w:t>2016</w:t>
            </w:r>
          </w:p>
        </w:tc>
        <w:tc>
          <w:tcPr>
            <w:tcW w:w="1687" w:type="dxa"/>
            <w:noWrap/>
            <w:hideMark/>
          </w:tcPr>
          <w:p w14:paraId="4381C3C0" w14:textId="77777777" w:rsidR="0073495D" w:rsidRPr="00565E7A" w:rsidRDefault="0073495D">
            <w:pPr>
              <w:rPr>
                <w:i/>
                <w:iCs/>
              </w:rPr>
            </w:pPr>
            <w:r w:rsidRPr="00565E7A">
              <w:rPr>
                <w:i/>
                <w:iCs/>
              </w:rPr>
              <w:t>Homo sapiens</w:t>
            </w:r>
          </w:p>
        </w:tc>
        <w:tc>
          <w:tcPr>
            <w:tcW w:w="1985" w:type="dxa"/>
            <w:noWrap/>
            <w:hideMark/>
          </w:tcPr>
          <w:p w14:paraId="643F8280" w14:textId="77777777" w:rsidR="0073495D" w:rsidRPr="00565E7A" w:rsidRDefault="0073495D">
            <w:r w:rsidRPr="00565E7A">
              <w:t>-</w:t>
            </w:r>
          </w:p>
        </w:tc>
        <w:tc>
          <w:tcPr>
            <w:tcW w:w="1134" w:type="dxa"/>
            <w:noWrap/>
            <w:hideMark/>
          </w:tcPr>
          <w:p w14:paraId="737E5BF6" w14:textId="77777777" w:rsidR="0073495D" w:rsidRPr="00565E7A" w:rsidRDefault="0073495D">
            <w:r w:rsidRPr="00565E7A">
              <w:t>10676</w:t>
            </w:r>
          </w:p>
        </w:tc>
        <w:tc>
          <w:tcPr>
            <w:tcW w:w="903" w:type="dxa"/>
            <w:noWrap/>
            <w:hideMark/>
          </w:tcPr>
          <w:p w14:paraId="519AE90C" w14:textId="77777777" w:rsidR="0073495D" w:rsidRPr="00565E7A" w:rsidRDefault="0073495D">
            <w:r w:rsidRPr="00565E7A">
              <w:t>105</w:t>
            </w:r>
          </w:p>
        </w:tc>
        <w:tc>
          <w:tcPr>
            <w:tcW w:w="972" w:type="dxa"/>
            <w:noWrap/>
            <w:hideMark/>
          </w:tcPr>
          <w:p w14:paraId="3EEB54CA" w14:textId="77777777" w:rsidR="0073495D" w:rsidRPr="00565E7A" w:rsidRDefault="0073495D">
            <w:r w:rsidRPr="00565E7A">
              <w:t>299</w:t>
            </w:r>
          </w:p>
        </w:tc>
      </w:tr>
      <w:tr w:rsidR="0073495D" w:rsidRPr="00565E7A" w14:paraId="51E35D39" w14:textId="77777777" w:rsidTr="0073495D">
        <w:trPr>
          <w:trHeight w:val="300"/>
        </w:trPr>
        <w:tc>
          <w:tcPr>
            <w:tcW w:w="1384" w:type="dxa"/>
            <w:hideMark/>
          </w:tcPr>
          <w:p w14:paraId="305930EC" w14:textId="77777777" w:rsidR="0073495D" w:rsidRPr="003D780C" w:rsidRDefault="0073495D" w:rsidP="00DD1843">
            <w:r w:rsidRPr="003D780C">
              <w:t xml:space="preserve">KU501215.1* </w:t>
            </w:r>
            <w:r w:rsidRPr="003D780C">
              <w:fldChar w:fldCharType="begin"/>
            </w:r>
            <w:r w:rsidRPr="003D780C">
              <w:instrText xml:space="preserve"> ADDIN EN.CITE &lt;EndNote&gt;&lt;Cite&gt;&lt;Author&gt;Lanciotti&lt;/Author&gt;&lt;Year&gt;2016&lt;/Year&gt;&lt;RecNum&gt;29&lt;/RecNum&gt;&lt;DisplayText&gt;[14]&lt;/DisplayText&gt;&lt;record&gt;&lt;rec-number&gt;29&lt;/rec-number&gt;&lt;foreign-keys&gt;&lt;key app="EN" db-id="vs5x95tda92stnewxwapt0pdr02ssvxaz0td"&gt;29&lt;/key&gt;&lt;/foreign-keys&gt;&lt;ref-type name="Journal Article"&gt;17&lt;/ref-type&gt;&lt;contributors&gt;&lt;authors&gt;&lt;author&gt;Lanciotti, R. S.&lt;/author&gt;&lt;author&gt;Lambert, A. J.&lt;/author&gt;&lt;author&gt;Holodniy, M.&lt;/author&gt;&lt;author&gt;Saavedra, S.&lt;/author&gt;&lt;author&gt;Signor Ldel, C.&lt;/author&gt;&lt;/authors&gt;&lt;/contributors&gt;&lt;titles&gt;&lt;title&gt;Phylogeny of Zika Virus in Western Hemisphere, 2015&lt;/title&gt;&lt;secondary-title&gt;Emerg Infect Dis&lt;/secondary-title&gt;&lt;alt-title&gt;Emerging infectious diseases&lt;/alt-title&gt;&lt;/titles&gt;&lt;periodical&gt;&lt;full-title&gt;Emerg Infect Dis&lt;/full-title&gt;&lt;abbr-1&gt;Emerging infectious diseases&lt;/abbr-1&gt;&lt;/periodical&gt;&lt;alt-periodical&gt;&lt;full-title&gt;Emerg Infect Dis&lt;/full-title&gt;&lt;abbr-1&gt;Emerging infectious diseases&lt;/abbr-1&gt;&lt;/alt-periodical&gt;&lt;pages&gt;933-5&lt;/pages&gt;&lt;volume&gt;22&lt;/volume&gt;&lt;number&gt;5&lt;/number&gt;&lt;dates&gt;&lt;year&gt;2016&lt;/year&gt;&lt;pub-dates&gt;&lt;date&gt;May&lt;/date&gt;&lt;/pub-dates&gt;&lt;/dates&gt;&lt;isbn&gt;1080-6059 (Electronic)&amp;#xD;1080-6040 (Linking)&lt;/isbn&gt;&lt;accession-num&gt;27088323&lt;/accession-num&gt;&lt;urls&gt;&lt;related-urls&gt;&lt;url&gt;http://www.ncbi.nlm.nih.gov/pubmed/27088323&lt;/url&gt;&lt;/related-urls&gt;&lt;/urls&gt;&lt;custom2&gt;4861537&lt;/custom2&gt;&lt;electronic-resource-num&gt;10.3201/eid2205.160065&lt;/electronic-resource-num&gt;&lt;/record&gt;&lt;/Cite&gt;&lt;/EndNote&gt;</w:instrText>
            </w:r>
            <w:r w:rsidRPr="003D780C">
              <w:fldChar w:fldCharType="separate"/>
            </w:r>
            <w:r w:rsidRPr="003D780C">
              <w:rPr>
                <w:noProof/>
              </w:rPr>
              <w:t>[</w:t>
            </w:r>
            <w:hyperlink w:anchor="_ENREF_14" w:tooltip="Lanciotti, 2016 #29" w:history="1">
              <w:r w:rsidRPr="003D780C">
                <w:rPr>
                  <w:noProof/>
                </w:rPr>
                <w:t>14</w:t>
              </w:r>
            </w:hyperlink>
            <w:r w:rsidRPr="003D780C">
              <w:rPr>
                <w:noProof/>
              </w:rPr>
              <w:t>]</w:t>
            </w:r>
            <w:r w:rsidRPr="003D780C">
              <w:fldChar w:fldCharType="end"/>
            </w:r>
          </w:p>
        </w:tc>
        <w:tc>
          <w:tcPr>
            <w:tcW w:w="3402" w:type="dxa"/>
            <w:hideMark/>
          </w:tcPr>
          <w:p w14:paraId="68B6A58C" w14:textId="77777777" w:rsidR="0073495D" w:rsidRPr="00565E7A" w:rsidRDefault="0073495D">
            <w:r w:rsidRPr="00565E7A">
              <w:t>PRVABC59</w:t>
            </w:r>
          </w:p>
        </w:tc>
        <w:tc>
          <w:tcPr>
            <w:tcW w:w="1701" w:type="dxa"/>
            <w:hideMark/>
          </w:tcPr>
          <w:p w14:paraId="41F9E791" w14:textId="77777777" w:rsidR="0073495D" w:rsidRPr="00565E7A" w:rsidRDefault="0073495D">
            <w:proofErr w:type="spellStart"/>
            <w:r w:rsidRPr="00565E7A">
              <w:t>Peurto</w:t>
            </w:r>
            <w:proofErr w:type="spellEnd"/>
            <w:r w:rsidRPr="00565E7A">
              <w:t xml:space="preserve"> Rico</w:t>
            </w:r>
          </w:p>
        </w:tc>
        <w:tc>
          <w:tcPr>
            <w:tcW w:w="1006" w:type="dxa"/>
            <w:hideMark/>
          </w:tcPr>
          <w:p w14:paraId="2B357B3F" w14:textId="77777777" w:rsidR="0073495D" w:rsidRPr="00565E7A" w:rsidRDefault="0073495D">
            <w:r w:rsidRPr="00565E7A">
              <w:t>2015</w:t>
            </w:r>
          </w:p>
        </w:tc>
        <w:tc>
          <w:tcPr>
            <w:tcW w:w="1687" w:type="dxa"/>
            <w:hideMark/>
          </w:tcPr>
          <w:p w14:paraId="3DC5E3FF" w14:textId="77777777" w:rsidR="0073495D" w:rsidRPr="00565E7A" w:rsidRDefault="0073495D">
            <w:pPr>
              <w:rPr>
                <w:i/>
                <w:iCs/>
              </w:rPr>
            </w:pPr>
            <w:r w:rsidRPr="00565E7A">
              <w:rPr>
                <w:i/>
                <w:iCs/>
              </w:rPr>
              <w:t>Homo sapiens</w:t>
            </w:r>
          </w:p>
        </w:tc>
        <w:tc>
          <w:tcPr>
            <w:tcW w:w="1985" w:type="dxa"/>
            <w:hideMark/>
          </w:tcPr>
          <w:p w14:paraId="6BC88BBF" w14:textId="77777777" w:rsidR="0073495D" w:rsidRPr="00565E7A" w:rsidRDefault="0073495D">
            <w:r w:rsidRPr="00565E7A">
              <w:t>-</w:t>
            </w:r>
          </w:p>
        </w:tc>
        <w:tc>
          <w:tcPr>
            <w:tcW w:w="1134" w:type="dxa"/>
            <w:hideMark/>
          </w:tcPr>
          <w:p w14:paraId="07A5FDA0" w14:textId="77777777" w:rsidR="0073495D" w:rsidRPr="00565E7A" w:rsidRDefault="0073495D">
            <w:r w:rsidRPr="00565E7A">
              <w:t>10675</w:t>
            </w:r>
          </w:p>
        </w:tc>
        <w:tc>
          <w:tcPr>
            <w:tcW w:w="903" w:type="dxa"/>
            <w:hideMark/>
          </w:tcPr>
          <w:p w14:paraId="05FF9182" w14:textId="77777777" w:rsidR="0073495D" w:rsidRPr="00565E7A" w:rsidRDefault="0073495D">
            <w:r w:rsidRPr="00565E7A">
              <w:t>106</w:t>
            </w:r>
          </w:p>
        </w:tc>
        <w:tc>
          <w:tcPr>
            <w:tcW w:w="972" w:type="dxa"/>
            <w:hideMark/>
          </w:tcPr>
          <w:p w14:paraId="387DEC69" w14:textId="77777777" w:rsidR="0073495D" w:rsidRPr="00565E7A" w:rsidRDefault="0073495D">
            <w:r w:rsidRPr="00565E7A">
              <w:t>297</w:t>
            </w:r>
          </w:p>
        </w:tc>
      </w:tr>
      <w:tr w:rsidR="0073495D" w:rsidRPr="00565E7A" w14:paraId="0368461F" w14:textId="77777777" w:rsidTr="0073495D">
        <w:trPr>
          <w:trHeight w:val="600"/>
        </w:trPr>
        <w:tc>
          <w:tcPr>
            <w:tcW w:w="1384" w:type="dxa"/>
            <w:hideMark/>
          </w:tcPr>
          <w:p w14:paraId="1A7C2ED3" w14:textId="77777777" w:rsidR="0073495D" w:rsidRPr="003D780C" w:rsidRDefault="0073495D" w:rsidP="00DD1843">
            <w:r w:rsidRPr="003D780C">
              <w:t xml:space="preserve">KU365780.1* </w:t>
            </w:r>
            <w:r w:rsidRPr="003D780C">
              <w:fldChar w:fldCharType="begin">
                <w:fldData xml:space="preserve">PEVuZE5vdGU+PENpdGU+PEF1dGhvcj5GYXJpYTwvQXV0aG9yPjxZZWFyPjIwMTY8L1llYXI+PFJl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</w:fldData>
              </w:fldChar>
            </w:r>
            <w:r w:rsidRPr="003D780C">
              <w:instrText xml:space="preserve"> ADDIN EN.CITE </w:instrText>
            </w:r>
            <w:r w:rsidRPr="003D780C">
              <w:fldChar w:fldCharType="begin">
                <w:fldData xml:space="preserve">PEVuZE5vdGU+PENpdGU+PEF1dGhvcj5GYXJpYTwvQXV0aG9yPjxZZWFyPjIwMTY8L1llYXI+PFJl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</w:fldData>
              </w:fldChar>
            </w:r>
            <w:r w:rsidRPr="003D780C">
              <w:instrText xml:space="preserve"> ADDIN EN.CITE.DATA </w:instrText>
            </w:r>
            <w:r w:rsidRPr="003D780C">
              <w:fldChar w:fldCharType="end"/>
            </w:r>
            <w:r w:rsidRPr="003D780C">
              <w:fldChar w:fldCharType="separate"/>
            </w:r>
            <w:r w:rsidRPr="003D780C">
              <w:rPr>
                <w:noProof/>
              </w:rPr>
              <w:t>[</w:t>
            </w:r>
            <w:hyperlink w:anchor="_ENREF_10" w:tooltip="Faria, 2016 #21" w:history="1">
              <w:r w:rsidRPr="003D780C">
                <w:rPr>
                  <w:noProof/>
                </w:rPr>
                <w:t>10</w:t>
              </w:r>
            </w:hyperlink>
            <w:r w:rsidRPr="003D780C">
              <w:rPr>
                <w:noProof/>
              </w:rPr>
              <w:t>]</w:t>
            </w:r>
            <w:r w:rsidRPr="003D780C">
              <w:fldChar w:fldCharType="end"/>
            </w:r>
          </w:p>
        </w:tc>
        <w:tc>
          <w:tcPr>
            <w:tcW w:w="3402" w:type="dxa"/>
            <w:hideMark/>
          </w:tcPr>
          <w:p w14:paraId="291D0356" w14:textId="77777777" w:rsidR="0073495D" w:rsidRPr="00565E7A" w:rsidRDefault="0073495D">
            <w:r w:rsidRPr="00565E7A">
              <w:t>BeH815744</w:t>
            </w:r>
          </w:p>
        </w:tc>
        <w:tc>
          <w:tcPr>
            <w:tcW w:w="1701" w:type="dxa"/>
            <w:hideMark/>
          </w:tcPr>
          <w:p w14:paraId="5915B3F0" w14:textId="77777777" w:rsidR="0073495D" w:rsidRPr="00565E7A" w:rsidRDefault="0073495D">
            <w:r w:rsidRPr="00565E7A">
              <w:t>Brazil</w:t>
            </w:r>
          </w:p>
        </w:tc>
        <w:tc>
          <w:tcPr>
            <w:tcW w:w="1006" w:type="dxa"/>
            <w:hideMark/>
          </w:tcPr>
          <w:p w14:paraId="30A4D2C8" w14:textId="77777777" w:rsidR="0073495D" w:rsidRPr="00565E7A" w:rsidRDefault="0073495D">
            <w:r w:rsidRPr="00565E7A">
              <w:t>2015</w:t>
            </w:r>
          </w:p>
        </w:tc>
        <w:tc>
          <w:tcPr>
            <w:tcW w:w="1687" w:type="dxa"/>
            <w:hideMark/>
          </w:tcPr>
          <w:p w14:paraId="3E371F45" w14:textId="77777777" w:rsidR="0073495D" w:rsidRPr="00565E7A" w:rsidRDefault="0073495D">
            <w:pPr>
              <w:rPr>
                <w:i/>
                <w:iCs/>
              </w:rPr>
            </w:pPr>
            <w:r w:rsidRPr="00565E7A">
              <w:rPr>
                <w:i/>
                <w:iCs/>
              </w:rPr>
              <w:t>Homo sapiens</w:t>
            </w:r>
          </w:p>
        </w:tc>
        <w:tc>
          <w:tcPr>
            <w:tcW w:w="1985" w:type="dxa"/>
            <w:hideMark/>
          </w:tcPr>
          <w:p w14:paraId="63B76106" w14:textId="77777777" w:rsidR="0073495D" w:rsidRPr="00565E7A" w:rsidRDefault="0073495D">
            <w:r w:rsidRPr="00565E7A">
              <w:t>-</w:t>
            </w:r>
          </w:p>
        </w:tc>
        <w:tc>
          <w:tcPr>
            <w:tcW w:w="1134" w:type="dxa"/>
            <w:hideMark/>
          </w:tcPr>
          <w:p w14:paraId="0D11FD8C" w14:textId="77777777" w:rsidR="0073495D" w:rsidRPr="00565E7A" w:rsidRDefault="0073495D">
            <w:r w:rsidRPr="00565E7A">
              <w:t>10662</w:t>
            </w:r>
          </w:p>
        </w:tc>
        <w:tc>
          <w:tcPr>
            <w:tcW w:w="903" w:type="dxa"/>
            <w:hideMark/>
          </w:tcPr>
          <w:p w14:paraId="06389996" w14:textId="77777777" w:rsidR="0073495D" w:rsidRPr="00565E7A" w:rsidRDefault="0073495D">
            <w:r w:rsidRPr="00565E7A">
              <w:t>93</w:t>
            </w:r>
          </w:p>
        </w:tc>
        <w:tc>
          <w:tcPr>
            <w:tcW w:w="972" w:type="dxa"/>
            <w:hideMark/>
          </w:tcPr>
          <w:p w14:paraId="4468CC09" w14:textId="77777777" w:rsidR="0073495D" w:rsidRPr="00565E7A" w:rsidRDefault="0073495D">
            <w:r w:rsidRPr="00565E7A">
              <w:t>297</w:t>
            </w:r>
          </w:p>
        </w:tc>
      </w:tr>
      <w:tr w:rsidR="0073495D" w:rsidRPr="00565E7A" w14:paraId="62119895" w14:textId="77777777" w:rsidTr="0073495D">
        <w:trPr>
          <w:trHeight w:val="300"/>
        </w:trPr>
        <w:tc>
          <w:tcPr>
            <w:tcW w:w="1384" w:type="dxa"/>
            <w:hideMark/>
          </w:tcPr>
          <w:p w14:paraId="5256C65D" w14:textId="77777777" w:rsidR="0073495D" w:rsidRPr="003D780C" w:rsidRDefault="0073495D" w:rsidP="00DD1843">
            <w:r w:rsidRPr="003D780C">
              <w:t xml:space="preserve">KU365779.1* </w:t>
            </w:r>
            <w:r w:rsidRPr="003D780C">
              <w:fldChar w:fldCharType="begin">
                <w:fldData xml:space="preserve">PEVuZE5vdGU+PENpdGU+PEF1dGhvcj5GYXJpYTwvQXV0aG9yPjxZZWFyPjIwMTY8L1llYXI+PFJl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</w:fldData>
              </w:fldChar>
            </w:r>
            <w:r w:rsidRPr="003D780C">
              <w:instrText xml:space="preserve"> ADDIN EN.CITE </w:instrText>
            </w:r>
            <w:r w:rsidRPr="003D780C">
              <w:fldChar w:fldCharType="begin">
                <w:fldData xml:space="preserve">PEVuZE5vdGU+PENpdGU+PEF1dGhvcj5GYXJpYTwvQXV0aG9yPjxZZWFyPjIwMTY8L1llYXI+PFJl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</w:fldData>
              </w:fldChar>
            </w:r>
            <w:r w:rsidRPr="003D780C">
              <w:instrText xml:space="preserve"> ADDIN EN.CITE.DATA </w:instrText>
            </w:r>
            <w:r w:rsidRPr="003D780C">
              <w:fldChar w:fldCharType="end"/>
            </w:r>
            <w:r w:rsidRPr="003D780C">
              <w:fldChar w:fldCharType="separate"/>
            </w:r>
            <w:r w:rsidRPr="003D780C">
              <w:rPr>
                <w:noProof/>
              </w:rPr>
              <w:t>[</w:t>
            </w:r>
            <w:hyperlink w:anchor="_ENREF_10" w:tooltip="Faria, 2016 #21" w:history="1">
              <w:r w:rsidRPr="003D780C">
                <w:rPr>
                  <w:noProof/>
                </w:rPr>
                <w:t>10</w:t>
              </w:r>
            </w:hyperlink>
            <w:r w:rsidRPr="003D780C">
              <w:rPr>
                <w:noProof/>
              </w:rPr>
              <w:t>]</w:t>
            </w:r>
            <w:r w:rsidRPr="003D780C">
              <w:fldChar w:fldCharType="end"/>
            </w:r>
          </w:p>
        </w:tc>
        <w:tc>
          <w:tcPr>
            <w:tcW w:w="3402" w:type="dxa"/>
            <w:hideMark/>
          </w:tcPr>
          <w:p w14:paraId="6604B2FA" w14:textId="77777777" w:rsidR="0073495D" w:rsidRPr="00565E7A" w:rsidRDefault="0073495D">
            <w:r w:rsidRPr="00565E7A">
              <w:t>BeH819966</w:t>
            </w:r>
          </w:p>
        </w:tc>
        <w:tc>
          <w:tcPr>
            <w:tcW w:w="1701" w:type="dxa"/>
            <w:hideMark/>
          </w:tcPr>
          <w:p w14:paraId="5D530ED0" w14:textId="77777777" w:rsidR="0073495D" w:rsidRPr="00565E7A" w:rsidRDefault="0073495D">
            <w:r w:rsidRPr="00565E7A">
              <w:t>Brazil</w:t>
            </w:r>
          </w:p>
        </w:tc>
        <w:tc>
          <w:tcPr>
            <w:tcW w:w="1006" w:type="dxa"/>
            <w:hideMark/>
          </w:tcPr>
          <w:p w14:paraId="566C3447" w14:textId="77777777" w:rsidR="0073495D" w:rsidRPr="00565E7A" w:rsidRDefault="0073495D">
            <w:r w:rsidRPr="00565E7A">
              <w:t>2015</w:t>
            </w:r>
          </w:p>
        </w:tc>
        <w:tc>
          <w:tcPr>
            <w:tcW w:w="1687" w:type="dxa"/>
            <w:hideMark/>
          </w:tcPr>
          <w:p w14:paraId="101E6528" w14:textId="77777777" w:rsidR="0073495D" w:rsidRPr="00565E7A" w:rsidRDefault="0073495D">
            <w:pPr>
              <w:rPr>
                <w:i/>
                <w:iCs/>
              </w:rPr>
            </w:pPr>
            <w:r w:rsidRPr="00565E7A">
              <w:rPr>
                <w:i/>
                <w:iCs/>
              </w:rPr>
              <w:t>Homo sapiens</w:t>
            </w:r>
          </w:p>
        </w:tc>
        <w:tc>
          <w:tcPr>
            <w:tcW w:w="1985" w:type="dxa"/>
            <w:hideMark/>
          </w:tcPr>
          <w:p w14:paraId="791B6F71" w14:textId="77777777" w:rsidR="0073495D" w:rsidRPr="00565E7A" w:rsidRDefault="0073495D">
            <w:r w:rsidRPr="00565E7A">
              <w:t>-</w:t>
            </w:r>
          </w:p>
        </w:tc>
        <w:tc>
          <w:tcPr>
            <w:tcW w:w="1134" w:type="dxa"/>
            <w:hideMark/>
          </w:tcPr>
          <w:p w14:paraId="2C8F3FEF" w14:textId="77777777" w:rsidR="0073495D" w:rsidRPr="00565E7A" w:rsidRDefault="0073495D">
            <w:r w:rsidRPr="00565E7A">
              <w:t>10662</w:t>
            </w:r>
          </w:p>
        </w:tc>
        <w:tc>
          <w:tcPr>
            <w:tcW w:w="903" w:type="dxa"/>
            <w:hideMark/>
          </w:tcPr>
          <w:p w14:paraId="0E946D4C" w14:textId="77777777" w:rsidR="0073495D" w:rsidRPr="00565E7A" w:rsidRDefault="0073495D">
            <w:r w:rsidRPr="00565E7A">
              <w:t>93</w:t>
            </w:r>
          </w:p>
        </w:tc>
        <w:tc>
          <w:tcPr>
            <w:tcW w:w="972" w:type="dxa"/>
            <w:hideMark/>
          </w:tcPr>
          <w:p w14:paraId="6F31BC4C" w14:textId="77777777" w:rsidR="0073495D" w:rsidRPr="00565E7A" w:rsidRDefault="0073495D">
            <w:r w:rsidRPr="00565E7A">
              <w:t>297</w:t>
            </w:r>
          </w:p>
        </w:tc>
      </w:tr>
      <w:tr w:rsidR="0073495D" w:rsidRPr="00565E7A" w14:paraId="0D3B459D" w14:textId="77777777" w:rsidTr="0073495D">
        <w:trPr>
          <w:trHeight w:val="300"/>
        </w:trPr>
        <w:tc>
          <w:tcPr>
            <w:tcW w:w="1384" w:type="dxa"/>
          </w:tcPr>
          <w:p w14:paraId="58177866" w14:textId="77777777" w:rsidR="0073495D" w:rsidRPr="003D780C" w:rsidRDefault="0073495D" w:rsidP="00DD1843">
            <w:r w:rsidRPr="003D780C">
              <w:t xml:space="preserve">KU365777.1* </w:t>
            </w:r>
            <w:r w:rsidRPr="003D780C">
              <w:fldChar w:fldCharType="begin">
                <w:fldData xml:space="preserve">PEVuZE5vdGU+PENpdGU+PEF1dGhvcj5GYXJpYTwvQXV0aG9yPjxZZWFyPjIwMTY8L1llYXI+PFJl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</w:fldData>
              </w:fldChar>
            </w:r>
            <w:r w:rsidRPr="003D780C">
              <w:instrText xml:space="preserve"> ADDIN EN.CITE </w:instrText>
            </w:r>
            <w:r w:rsidRPr="003D780C">
              <w:fldChar w:fldCharType="begin">
                <w:fldData xml:space="preserve">PEVuZE5vdGU+PENpdGU+PEF1dGhvcj5GYXJpYTwvQXV0aG9yPjxZZWFyPjIwMTY8L1llYXI+PFJl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</w:fldData>
              </w:fldChar>
            </w:r>
            <w:r w:rsidRPr="003D780C">
              <w:instrText xml:space="preserve"> ADDIN EN.CITE.DATA </w:instrText>
            </w:r>
            <w:r w:rsidRPr="003D780C">
              <w:fldChar w:fldCharType="end"/>
            </w:r>
            <w:r w:rsidRPr="003D780C">
              <w:fldChar w:fldCharType="separate"/>
            </w:r>
            <w:r w:rsidRPr="003D780C">
              <w:rPr>
                <w:noProof/>
              </w:rPr>
              <w:t>[</w:t>
            </w:r>
            <w:hyperlink w:anchor="_ENREF_10" w:tooltip="Faria, 2016 #21" w:history="1">
              <w:r w:rsidRPr="003D780C">
                <w:rPr>
                  <w:noProof/>
                </w:rPr>
                <w:t>10</w:t>
              </w:r>
            </w:hyperlink>
            <w:r w:rsidRPr="003D780C">
              <w:rPr>
                <w:noProof/>
              </w:rPr>
              <w:t>]</w:t>
            </w:r>
            <w:r w:rsidRPr="003D780C">
              <w:fldChar w:fldCharType="end"/>
            </w:r>
          </w:p>
        </w:tc>
        <w:tc>
          <w:tcPr>
            <w:tcW w:w="3402" w:type="dxa"/>
          </w:tcPr>
          <w:p w14:paraId="1772CCF4" w14:textId="77777777" w:rsidR="0073495D" w:rsidRPr="00565E7A" w:rsidRDefault="0073495D">
            <w:r w:rsidRPr="00565E7A">
              <w:t>BeH818995</w:t>
            </w:r>
          </w:p>
        </w:tc>
        <w:tc>
          <w:tcPr>
            <w:tcW w:w="1701" w:type="dxa"/>
          </w:tcPr>
          <w:p w14:paraId="2A2D75B3" w14:textId="77777777" w:rsidR="0073495D" w:rsidRPr="00565E7A" w:rsidRDefault="0073495D">
            <w:r w:rsidRPr="00565E7A">
              <w:t>Brazil</w:t>
            </w:r>
          </w:p>
        </w:tc>
        <w:tc>
          <w:tcPr>
            <w:tcW w:w="1006" w:type="dxa"/>
          </w:tcPr>
          <w:p w14:paraId="2D090B53" w14:textId="77777777" w:rsidR="0073495D" w:rsidRPr="00565E7A" w:rsidRDefault="0073495D">
            <w:r w:rsidRPr="00565E7A">
              <w:t>2015</w:t>
            </w:r>
          </w:p>
        </w:tc>
        <w:tc>
          <w:tcPr>
            <w:tcW w:w="1687" w:type="dxa"/>
          </w:tcPr>
          <w:p w14:paraId="4F044AF0" w14:textId="77777777" w:rsidR="0073495D" w:rsidRPr="00565E7A" w:rsidRDefault="0073495D">
            <w:pPr>
              <w:rPr>
                <w:i/>
                <w:iCs/>
              </w:rPr>
            </w:pPr>
            <w:r w:rsidRPr="00565E7A">
              <w:rPr>
                <w:i/>
                <w:iCs/>
              </w:rPr>
              <w:t>Homo sapiens</w:t>
            </w:r>
          </w:p>
        </w:tc>
        <w:tc>
          <w:tcPr>
            <w:tcW w:w="1985" w:type="dxa"/>
          </w:tcPr>
          <w:p w14:paraId="72BBC694" w14:textId="77777777" w:rsidR="0073495D" w:rsidRPr="00565E7A" w:rsidRDefault="0073495D">
            <w:r w:rsidRPr="00565E7A">
              <w:t>-</w:t>
            </w:r>
          </w:p>
        </w:tc>
        <w:tc>
          <w:tcPr>
            <w:tcW w:w="1134" w:type="dxa"/>
          </w:tcPr>
          <w:p w14:paraId="28BE2376" w14:textId="77777777" w:rsidR="0073495D" w:rsidRPr="00565E7A" w:rsidRDefault="0073495D">
            <w:r w:rsidRPr="00565E7A">
              <w:t>10662</w:t>
            </w:r>
          </w:p>
        </w:tc>
        <w:tc>
          <w:tcPr>
            <w:tcW w:w="903" w:type="dxa"/>
          </w:tcPr>
          <w:p w14:paraId="21633DE9" w14:textId="77777777" w:rsidR="0073495D" w:rsidRPr="00565E7A" w:rsidRDefault="0073495D">
            <w:r w:rsidRPr="00565E7A">
              <w:t>94</w:t>
            </w:r>
          </w:p>
        </w:tc>
        <w:tc>
          <w:tcPr>
            <w:tcW w:w="972" w:type="dxa"/>
          </w:tcPr>
          <w:p w14:paraId="774AD787" w14:textId="77777777" w:rsidR="0073495D" w:rsidRPr="00565E7A" w:rsidRDefault="0073495D">
            <w:r w:rsidRPr="00565E7A">
              <w:t>297</w:t>
            </w:r>
          </w:p>
        </w:tc>
      </w:tr>
      <w:tr w:rsidR="0073495D" w:rsidRPr="00565E7A" w14:paraId="7BA8D4F1" w14:textId="77777777" w:rsidTr="0073495D">
        <w:trPr>
          <w:trHeight w:val="300"/>
        </w:trPr>
        <w:tc>
          <w:tcPr>
            <w:tcW w:w="1384" w:type="dxa"/>
            <w:hideMark/>
          </w:tcPr>
          <w:p w14:paraId="35EA5D58" w14:textId="77777777" w:rsidR="0073495D" w:rsidRPr="003D780C" w:rsidRDefault="0073495D">
            <w:r w:rsidRPr="003D780C">
              <w:t>KX087102.1</w:t>
            </w:r>
          </w:p>
        </w:tc>
        <w:tc>
          <w:tcPr>
            <w:tcW w:w="3402" w:type="dxa"/>
            <w:hideMark/>
          </w:tcPr>
          <w:p w14:paraId="7B0BD37B" w14:textId="77777777" w:rsidR="0073495D" w:rsidRPr="00565E7A" w:rsidRDefault="0073495D">
            <w:r w:rsidRPr="00565E7A">
              <w:t>ZIKV/Homo sapiens/COL/FLR/2015</w:t>
            </w:r>
          </w:p>
        </w:tc>
        <w:tc>
          <w:tcPr>
            <w:tcW w:w="1701" w:type="dxa"/>
            <w:hideMark/>
          </w:tcPr>
          <w:p w14:paraId="0FBCFFB6" w14:textId="77777777" w:rsidR="0073495D" w:rsidRPr="00565E7A" w:rsidRDefault="0073495D">
            <w:r w:rsidRPr="00565E7A">
              <w:t>Colombia: Barranquilla</w:t>
            </w:r>
          </w:p>
        </w:tc>
        <w:tc>
          <w:tcPr>
            <w:tcW w:w="1006" w:type="dxa"/>
            <w:hideMark/>
          </w:tcPr>
          <w:p w14:paraId="60AA9D7E" w14:textId="77777777" w:rsidR="0073495D" w:rsidRPr="00565E7A" w:rsidRDefault="0073495D">
            <w:r w:rsidRPr="00565E7A">
              <w:t>2015</w:t>
            </w:r>
          </w:p>
        </w:tc>
        <w:tc>
          <w:tcPr>
            <w:tcW w:w="1687" w:type="dxa"/>
            <w:hideMark/>
          </w:tcPr>
          <w:p w14:paraId="0C68C358" w14:textId="77777777" w:rsidR="0073495D" w:rsidRPr="00565E7A" w:rsidRDefault="0073495D">
            <w:pPr>
              <w:rPr>
                <w:i/>
                <w:iCs/>
              </w:rPr>
            </w:pPr>
            <w:r w:rsidRPr="00565E7A">
              <w:rPr>
                <w:i/>
                <w:iCs/>
              </w:rPr>
              <w:t>Homo sapiens</w:t>
            </w:r>
          </w:p>
        </w:tc>
        <w:tc>
          <w:tcPr>
            <w:tcW w:w="1985" w:type="dxa"/>
            <w:hideMark/>
          </w:tcPr>
          <w:p w14:paraId="2A1AAEE8" w14:textId="77777777" w:rsidR="0073495D" w:rsidRPr="00565E7A" w:rsidRDefault="0073495D">
            <w:r w:rsidRPr="00565E7A">
              <w:t>C6/36 (x3)</w:t>
            </w:r>
          </w:p>
        </w:tc>
        <w:tc>
          <w:tcPr>
            <w:tcW w:w="1134" w:type="dxa"/>
            <w:hideMark/>
          </w:tcPr>
          <w:p w14:paraId="5CB4CD00" w14:textId="77777777" w:rsidR="0073495D" w:rsidRPr="00565E7A" w:rsidRDefault="0073495D">
            <w:r w:rsidRPr="00565E7A">
              <w:t>10661</w:t>
            </w:r>
          </w:p>
        </w:tc>
        <w:tc>
          <w:tcPr>
            <w:tcW w:w="903" w:type="dxa"/>
            <w:hideMark/>
          </w:tcPr>
          <w:p w14:paraId="1F296739" w14:textId="77777777" w:rsidR="0073495D" w:rsidRPr="00565E7A" w:rsidRDefault="0073495D">
            <w:r w:rsidRPr="00565E7A">
              <w:t>91</w:t>
            </w:r>
          </w:p>
        </w:tc>
        <w:tc>
          <w:tcPr>
            <w:tcW w:w="972" w:type="dxa"/>
            <w:hideMark/>
          </w:tcPr>
          <w:p w14:paraId="1269B09B" w14:textId="77777777" w:rsidR="0073495D" w:rsidRPr="00565E7A" w:rsidRDefault="0073495D">
            <w:r w:rsidRPr="00565E7A">
              <w:t>299</w:t>
            </w:r>
          </w:p>
        </w:tc>
      </w:tr>
      <w:tr w:rsidR="0073495D" w:rsidRPr="00565E7A" w14:paraId="2C19068E" w14:textId="77777777" w:rsidTr="0073495D">
        <w:trPr>
          <w:trHeight w:val="300"/>
        </w:trPr>
        <w:tc>
          <w:tcPr>
            <w:tcW w:w="1384" w:type="dxa"/>
            <w:hideMark/>
          </w:tcPr>
          <w:p w14:paraId="16FE08F4" w14:textId="77777777" w:rsidR="0073495D" w:rsidRPr="003D780C" w:rsidRDefault="0073495D" w:rsidP="00DD1843">
            <w:r w:rsidRPr="003D780C">
              <w:t xml:space="preserve">KU707826.1* </w:t>
            </w:r>
            <w:r w:rsidRPr="003D780C">
              <w:fldChar w:fldCharType="begin">
                <w:fldData xml:space="preserve">PEVuZE5vdGU+PENpdGU+PEF1dGhvcj5HaW92YW5ldHRpPC9BdXRob3I+PFllYXI+MjAxNjwvWWVh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</w:fldData>
              </w:fldChar>
            </w:r>
            <w:r w:rsidRPr="003D780C">
              <w:instrText xml:space="preserve"> ADDIN EN.CITE </w:instrText>
            </w:r>
            <w:r w:rsidRPr="003D780C">
              <w:fldChar w:fldCharType="begin">
                <w:fldData xml:space="preserve">PEVuZE5vdGU+PENpdGU+PEF1dGhvcj5HaW92YW5ldHRpPC9BdXRob3I+PFllYXI+MjAxNjwvWWVh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</w:fldData>
              </w:fldChar>
            </w:r>
            <w:r w:rsidRPr="003D780C">
              <w:instrText xml:space="preserve"> ADDIN EN.CITE.DATA </w:instrText>
            </w:r>
            <w:r w:rsidRPr="003D780C">
              <w:fldChar w:fldCharType="end"/>
            </w:r>
            <w:r w:rsidRPr="003D780C">
              <w:fldChar w:fldCharType="separate"/>
            </w:r>
            <w:r w:rsidRPr="003D780C">
              <w:rPr>
                <w:noProof/>
              </w:rPr>
              <w:t>[</w:t>
            </w:r>
            <w:hyperlink w:anchor="_ENREF_15" w:tooltip="Giovanetti, 2016 #19" w:history="1">
              <w:r w:rsidRPr="003D780C">
                <w:rPr>
                  <w:noProof/>
                </w:rPr>
                <w:t>15</w:t>
              </w:r>
            </w:hyperlink>
            <w:r w:rsidRPr="003D780C">
              <w:rPr>
                <w:noProof/>
              </w:rPr>
              <w:t>]</w:t>
            </w:r>
            <w:r w:rsidRPr="003D780C">
              <w:fldChar w:fldCharType="end"/>
            </w:r>
          </w:p>
        </w:tc>
        <w:tc>
          <w:tcPr>
            <w:tcW w:w="3402" w:type="dxa"/>
            <w:hideMark/>
          </w:tcPr>
          <w:p w14:paraId="2AAA4598" w14:textId="77777777" w:rsidR="0073495D" w:rsidRPr="00565E7A" w:rsidRDefault="0073495D">
            <w:r w:rsidRPr="00565E7A">
              <w:t>SSABR1</w:t>
            </w:r>
          </w:p>
        </w:tc>
        <w:tc>
          <w:tcPr>
            <w:tcW w:w="1701" w:type="dxa"/>
            <w:hideMark/>
          </w:tcPr>
          <w:p w14:paraId="613CA099" w14:textId="77777777" w:rsidR="0073495D" w:rsidRPr="00565E7A" w:rsidRDefault="0073495D">
            <w:r w:rsidRPr="00565E7A">
              <w:t>Salvador, Bahia, Brazil</w:t>
            </w:r>
          </w:p>
        </w:tc>
        <w:tc>
          <w:tcPr>
            <w:tcW w:w="1006" w:type="dxa"/>
            <w:hideMark/>
          </w:tcPr>
          <w:p w14:paraId="6DE9F940" w14:textId="77777777" w:rsidR="0073495D" w:rsidRPr="00565E7A" w:rsidRDefault="0073495D">
            <w:r w:rsidRPr="00565E7A">
              <w:t>2015</w:t>
            </w:r>
          </w:p>
        </w:tc>
        <w:tc>
          <w:tcPr>
            <w:tcW w:w="1687" w:type="dxa"/>
            <w:hideMark/>
          </w:tcPr>
          <w:p w14:paraId="440C0D20" w14:textId="77777777" w:rsidR="0073495D" w:rsidRPr="00565E7A" w:rsidRDefault="0073495D">
            <w:pPr>
              <w:rPr>
                <w:i/>
                <w:iCs/>
              </w:rPr>
            </w:pPr>
            <w:r w:rsidRPr="00565E7A">
              <w:rPr>
                <w:i/>
                <w:iCs/>
              </w:rPr>
              <w:t>Homo sapiens</w:t>
            </w:r>
          </w:p>
        </w:tc>
        <w:tc>
          <w:tcPr>
            <w:tcW w:w="1985" w:type="dxa"/>
            <w:hideMark/>
          </w:tcPr>
          <w:p w14:paraId="1D606EA7" w14:textId="77777777" w:rsidR="0073495D" w:rsidRPr="00565E7A" w:rsidRDefault="0073495D">
            <w:r w:rsidRPr="00565E7A">
              <w:t>-</w:t>
            </w:r>
          </w:p>
        </w:tc>
        <w:tc>
          <w:tcPr>
            <w:tcW w:w="1134" w:type="dxa"/>
            <w:hideMark/>
          </w:tcPr>
          <w:p w14:paraId="1781B0F9" w14:textId="77777777" w:rsidR="0073495D" w:rsidRPr="00565E7A" w:rsidRDefault="0073495D">
            <w:r w:rsidRPr="00565E7A">
              <w:t>10648</w:t>
            </w:r>
          </w:p>
        </w:tc>
        <w:tc>
          <w:tcPr>
            <w:tcW w:w="903" w:type="dxa"/>
            <w:hideMark/>
          </w:tcPr>
          <w:p w14:paraId="656EEBB0" w14:textId="77777777" w:rsidR="0073495D" w:rsidRPr="00565E7A" w:rsidRDefault="0073495D">
            <w:r w:rsidRPr="00565E7A">
              <w:t>78</w:t>
            </w:r>
          </w:p>
        </w:tc>
        <w:tc>
          <w:tcPr>
            <w:tcW w:w="972" w:type="dxa"/>
            <w:hideMark/>
          </w:tcPr>
          <w:p w14:paraId="6B54B7B8" w14:textId="77777777" w:rsidR="0073495D" w:rsidRPr="00565E7A" w:rsidRDefault="0073495D">
            <w:r w:rsidRPr="00565E7A">
              <w:t>298</w:t>
            </w:r>
          </w:p>
        </w:tc>
      </w:tr>
      <w:tr w:rsidR="0073495D" w:rsidRPr="00565E7A" w14:paraId="00C51A08" w14:textId="77777777" w:rsidTr="0073495D">
        <w:trPr>
          <w:trHeight w:val="300"/>
        </w:trPr>
        <w:tc>
          <w:tcPr>
            <w:tcW w:w="1384" w:type="dxa"/>
            <w:hideMark/>
          </w:tcPr>
          <w:p w14:paraId="571D410A" w14:textId="77777777" w:rsidR="0073495D" w:rsidRPr="003D780C" w:rsidRDefault="0073495D" w:rsidP="00DD1843">
            <w:r w:rsidRPr="003D780C">
              <w:t xml:space="preserve">KU729217.2* </w:t>
            </w:r>
            <w:r w:rsidRPr="003D780C">
              <w:fldChar w:fldCharType="begin">
                <w:fldData xml:space="preserve">PEVuZE5vdGU+PENpdGU+PEF1dGhvcj5GYXJpYTwvQXV0aG9yPjxZZWFyPjIwMTY8L1llYXI+PFJl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</w:fldData>
              </w:fldChar>
            </w:r>
            <w:r w:rsidRPr="003D780C">
              <w:instrText xml:space="preserve"> ADDIN EN.CITE </w:instrText>
            </w:r>
            <w:r w:rsidRPr="003D780C">
              <w:fldChar w:fldCharType="begin">
                <w:fldData xml:space="preserve">PEVuZE5vdGU+PENpdGU+PEF1dGhvcj5GYXJpYTwvQXV0aG9yPjxZZWFyPjIwMTY8L1llYXI+PFJl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</w:fldData>
              </w:fldChar>
            </w:r>
            <w:r w:rsidRPr="003D780C">
              <w:instrText xml:space="preserve"> ADDIN EN.CITE.DATA </w:instrText>
            </w:r>
            <w:r w:rsidRPr="003D780C">
              <w:fldChar w:fldCharType="end"/>
            </w:r>
            <w:r w:rsidRPr="003D780C">
              <w:fldChar w:fldCharType="separate"/>
            </w:r>
            <w:r w:rsidRPr="003D780C">
              <w:rPr>
                <w:noProof/>
              </w:rPr>
              <w:t>[</w:t>
            </w:r>
            <w:hyperlink w:anchor="_ENREF_10" w:tooltip="Faria, 2016 #21" w:history="1">
              <w:r w:rsidRPr="003D780C">
                <w:rPr>
                  <w:noProof/>
                </w:rPr>
                <w:t>10</w:t>
              </w:r>
            </w:hyperlink>
            <w:r w:rsidRPr="003D780C">
              <w:rPr>
                <w:noProof/>
              </w:rPr>
              <w:t>]</w:t>
            </w:r>
            <w:r w:rsidRPr="003D780C">
              <w:fldChar w:fldCharType="end"/>
            </w:r>
          </w:p>
        </w:tc>
        <w:tc>
          <w:tcPr>
            <w:tcW w:w="3402" w:type="dxa"/>
            <w:hideMark/>
          </w:tcPr>
          <w:p w14:paraId="1854F31A" w14:textId="77777777" w:rsidR="0073495D" w:rsidRPr="00565E7A" w:rsidRDefault="0073495D">
            <w:r w:rsidRPr="00565E7A">
              <w:t>BeH823339</w:t>
            </w:r>
          </w:p>
        </w:tc>
        <w:tc>
          <w:tcPr>
            <w:tcW w:w="1701" w:type="dxa"/>
            <w:hideMark/>
          </w:tcPr>
          <w:p w14:paraId="0DFEF774" w14:textId="77777777" w:rsidR="0073495D" w:rsidRPr="00565E7A" w:rsidRDefault="0073495D">
            <w:r w:rsidRPr="00565E7A">
              <w:t>Brazil</w:t>
            </w:r>
          </w:p>
        </w:tc>
        <w:tc>
          <w:tcPr>
            <w:tcW w:w="1006" w:type="dxa"/>
            <w:hideMark/>
          </w:tcPr>
          <w:p w14:paraId="0967C9CD" w14:textId="77777777" w:rsidR="0073495D" w:rsidRPr="00565E7A" w:rsidRDefault="0073495D">
            <w:r w:rsidRPr="00565E7A">
              <w:t>2015</w:t>
            </w:r>
          </w:p>
        </w:tc>
        <w:tc>
          <w:tcPr>
            <w:tcW w:w="1687" w:type="dxa"/>
            <w:hideMark/>
          </w:tcPr>
          <w:p w14:paraId="6DB57AD6" w14:textId="77777777" w:rsidR="0073495D" w:rsidRPr="00565E7A" w:rsidRDefault="0073495D">
            <w:pPr>
              <w:rPr>
                <w:i/>
                <w:iCs/>
              </w:rPr>
            </w:pPr>
            <w:r w:rsidRPr="00565E7A">
              <w:rPr>
                <w:i/>
                <w:iCs/>
              </w:rPr>
              <w:t>Homo sapiens</w:t>
            </w:r>
          </w:p>
        </w:tc>
        <w:tc>
          <w:tcPr>
            <w:tcW w:w="1985" w:type="dxa"/>
            <w:hideMark/>
          </w:tcPr>
          <w:p w14:paraId="66365AE0" w14:textId="77777777" w:rsidR="0073495D" w:rsidRPr="00565E7A" w:rsidRDefault="0073495D">
            <w:r w:rsidRPr="00565E7A">
              <w:t>-</w:t>
            </w:r>
          </w:p>
        </w:tc>
        <w:tc>
          <w:tcPr>
            <w:tcW w:w="1134" w:type="dxa"/>
            <w:hideMark/>
          </w:tcPr>
          <w:p w14:paraId="4E493C62" w14:textId="77777777" w:rsidR="0073495D" w:rsidRPr="00565E7A" w:rsidRDefault="0073495D">
            <w:r w:rsidRPr="00565E7A">
              <w:t>10645</w:t>
            </w:r>
          </w:p>
        </w:tc>
        <w:tc>
          <w:tcPr>
            <w:tcW w:w="903" w:type="dxa"/>
            <w:hideMark/>
          </w:tcPr>
          <w:p w14:paraId="6A9E62DA" w14:textId="77777777" w:rsidR="0073495D" w:rsidRPr="00565E7A" w:rsidRDefault="0073495D">
            <w:r w:rsidRPr="00565E7A">
              <w:t>75</w:t>
            </w:r>
          </w:p>
        </w:tc>
        <w:tc>
          <w:tcPr>
            <w:tcW w:w="972" w:type="dxa"/>
            <w:hideMark/>
          </w:tcPr>
          <w:p w14:paraId="59432A92" w14:textId="77777777" w:rsidR="0073495D" w:rsidRPr="00565E7A" w:rsidRDefault="0073495D">
            <w:r w:rsidRPr="00565E7A">
              <w:t>298</w:t>
            </w:r>
          </w:p>
        </w:tc>
      </w:tr>
      <w:tr w:rsidR="0073495D" w:rsidRPr="00565E7A" w14:paraId="624E237E" w14:textId="77777777" w:rsidTr="0073495D">
        <w:trPr>
          <w:trHeight w:val="510"/>
        </w:trPr>
        <w:tc>
          <w:tcPr>
            <w:tcW w:w="1384" w:type="dxa"/>
            <w:noWrap/>
            <w:hideMark/>
          </w:tcPr>
          <w:p w14:paraId="2484431B" w14:textId="77777777" w:rsidR="0073495D" w:rsidRPr="003D780C" w:rsidRDefault="0073495D">
            <w:r w:rsidRPr="003D780C">
              <w:t>KU991811.1*</w:t>
            </w:r>
          </w:p>
        </w:tc>
        <w:tc>
          <w:tcPr>
            <w:tcW w:w="3402" w:type="dxa"/>
            <w:noWrap/>
            <w:hideMark/>
          </w:tcPr>
          <w:p w14:paraId="010F1E02" w14:textId="77777777" w:rsidR="0073495D" w:rsidRPr="00565E7A" w:rsidRDefault="0073495D">
            <w:r w:rsidRPr="00565E7A">
              <w:t>Brazil/2016/INMI1</w:t>
            </w:r>
          </w:p>
        </w:tc>
        <w:tc>
          <w:tcPr>
            <w:tcW w:w="1701" w:type="dxa"/>
            <w:noWrap/>
            <w:hideMark/>
          </w:tcPr>
          <w:p w14:paraId="3BFEDE5F" w14:textId="77777777" w:rsidR="0073495D" w:rsidRPr="00565E7A" w:rsidRDefault="0073495D">
            <w:r w:rsidRPr="00565E7A">
              <w:t>Italy imported from Brazil (Rio de Janeiro state)</w:t>
            </w:r>
          </w:p>
        </w:tc>
        <w:tc>
          <w:tcPr>
            <w:tcW w:w="1006" w:type="dxa"/>
            <w:noWrap/>
            <w:hideMark/>
          </w:tcPr>
          <w:p w14:paraId="3BA5C814" w14:textId="77777777" w:rsidR="0073495D" w:rsidRPr="00565E7A" w:rsidRDefault="0073495D">
            <w:r w:rsidRPr="00565E7A">
              <w:t>2016</w:t>
            </w:r>
          </w:p>
        </w:tc>
        <w:tc>
          <w:tcPr>
            <w:tcW w:w="1687" w:type="dxa"/>
            <w:hideMark/>
          </w:tcPr>
          <w:p w14:paraId="61F981A1" w14:textId="77777777" w:rsidR="0073495D" w:rsidRPr="00565E7A" w:rsidRDefault="0073495D">
            <w:pPr>
              <w:rPr>
                <w:i/>
                <w:iCs/>
              </w:rPr>
            </w:pPr>
            <w:r w:rsidRPr="00565E7A">
              <w:rPr>
                <w:i/>
                <w:iCs/>
              </w:rPr>
              <w:t>Homo sapiens</w:t>
            </w:r>
          </w:p>
        </w:tc>
        <w:tc>
          <w:tcPr>
            <w:tcW w:w="1985" w:type="dxa"/>
            <w:hideMark/>
          </w:tcPr>
          <w:p w14:paraId="3BEED993" w14:textId="77777777" w:rsidR="0073495D" w:rsidRPr="00565E7A" w:rsidRDefault="0073495D">
            <w:r w:rsidRPr="00565E7A">
              <w:t>-</w:t>
            </w:r>
          </w:p>
        </w:tc>
        <w:tc>
          <w:tcPr>
            <w:tcW w:w="1134" w:type="dxa"/>
            <w:noWrap/>
            <w:hideMark/>
          </w:tcPr>
          <w:p w14:paraId="551DBF4F" w14:textId="77777777" w:rsidR="0073495D" w:rsidRPr="00565E7A" w:rsidRDefault="0073495D">
            <w:r w:rsidRPr="00565E7A">
              <w:t>10643</w:t>
            </w:r>
          </w:p>
        </w:tc>
        <w:tc>
          <w:tcPr>
            <w:tcW w:w="903" w:type="dxa"/>
            <w:noWrap/>
            <w:hideMark/>
          </w:tcPr>
          <w:p w14:paraId="71410A8B" w14:textId="77777777" w:rsidR="0073495D" w:rsidRPr="00565E7A" w:rsidRDefault="0073495D">
            <w:r w:rsidRPr="00565E7A">
              <w:t>73</w:t>
            </w:r>
          </w:p>
        </w:tc>
        <w:tc>
          <w:tcPr>
            <w:tcW w:w="972" w:type="dxa"/>
            <w:noWrap/>
            <w:hideMark/>
          </w:tcPr>
          <w:p w14:paraId="673E7652" w14:textId="77777777" w:rsidR="0073495D" w:rsidRPr="00565E7A" w:rsidRDefault="0073495D">
            <w:r w:rsidRPr="00565E7A">
              <w:t>298</w:t>
            </w:r>
          </w:p>
        </w:tc>
      </w:tr>
      <w:tr w:rsidR="0073495D" w:rsidRPr="00565E7A" w14:paraId="02BB3FDB" w14:textId="77777777" w:rsidTr="0073495D">
        <w:trPr>
          <w:trHeight w:val="465"/>
        </w:trPr>
        <w:tc>
          <w:tcPr>
            <w:tcW w:w="1384" w:type="dxa"/>
            <w:hideMark/>
          </w:tcPr>
          <w:p w14:paraId="6AB494B4" w14:textId="77777777" w:rsidR="0073495D" w:rsidRPr="003D780C" w:rsidRDefault="0073495D" w:rsidP="00DD1843">
            <w:r w:rsidRPr="003D780C">
              <w:lastRenderedPageBreak/>
              <w:t xml:space="preserve">KU853013.1* </w:t>
            </w:r>
            <w:r w:rsidRPr="003D780C">
              <w:fldChar w:fldCharType="begin"/>
            </w:r>
            <w:r w:rsidRPr="003D780C">
              <w:instrText xml:space="preserve"> ADDIN EN.CITE &lt;EndNote&gt;&lt;Cite&gt;&lt;Author&gt;Barzon&lt;/Author&gt;&lt;Year&gt;2016&lt;/Year&gt;&lt;RecNum&gt;22&lt;/RecNum&gt;&lt;DisplayText&gt;[16]&lt;/DisplayText&gt;&lt;record&gt;&lt;rec-number&gt;22&lt;/rec-number&gt;&lt;foreign-keys&gt;&lt;key app="EN" db-id="vs5x95tda92stnewxwapt0pdr02ssvxaz0td"&gt;22&lt;/key&gt;&lt;/foreign-keys&gt;&lt;ref-type name="Journal Article"&gt;17&lt;/ref-type&gt;&lt;contributors&gt;&lt;authors&gt;&lt;author&gt;Barzon, L.&lt;/author&gt;&lt;author&gt;Pacenti, M.&lt;/author&gt;&lt;author&gt;Berto, A.&lt;/author&gt;&lt;author&gt;Sinigaglia, A.&lt;/author&gt;&lt;author&gt;Franchin, E.&lt;/author&gt;&lt;author&gt;Lavezzo, E.&lt;/author&gt;&lt;author&gt;Brugnaro, P.&lt;/author&gt;&lt;author&gt;Palu, G.&lt;/author&gt;&lt;/authors&gt;&lt;/contributors&gt;&lt;auth-address&gt;Department of Molecular Medicine, University of Padova, Padova, Italy.&lt;/auth-address&gt;&lt;titles&gt;&lt;title&gt;Isolation of infectious Zika virus from saliva and prolonged viral RNA shedding in a traveller returning from the Dominican Republic to Italy, January 2016&lt;/title&gt;&lt;secondary-title&gt;Euro Surveill&lt;/secondary-title&gt;&lt;alt-title&gt;Euro surveillance : bulletin Europeen sur les maladies transmissibles = European communicable disease bulletin&lt;/alt-title&gt;&lt;/titles&gt;&lt;periodical&gt;&lt;full-title&gt;Euro Surveill&lt;/full-title&gt;&lt;abbr-1&gt;Euro surveillance : bulletin Europeen sur les maladies transmissibles = European communicable disease bulletin&lt;/abbr-1&gt;&lt;/periodical&gt;&lt;alt-periodical&gt;&lt;full-title&gt;Euro Surveill&lt;/full-title&gt;&lt;abbr-1&gt;Euro surveillance : bulletin Europeen sur les maladies transmissibles = European communicable disease bulletin&lt;/abbr-1&gt;&lt;/alt-periodical&gt;&lt;volume&gt;21&lt;/volume&gt;&lt;number&gt;10&lt;/number&gt;&lt;dates&gt;&lt;year&gt;2016&lt;/year&gt;&lt;/dates&gt;&lt;isbn&gt;1560-7917 (Electronic)&amp;#xD;1025-496X (Linking)&lt;/isbn&gt;&lt;accession-num&gt;26987769&lt;/accession-num&gt;&lt;urls&gt;&lt;related-urls&gt;&lt;url&gt;http://www.ncbi.nlm.nih.gov/pubmed/26987769&lt;/url&gt;&lt;/related-urls&gt;&lt;/urls&gt;&lt;electronic-resource-num&gt;10.2807/1560-7917.ES.2016.21.10.30159&lt;/electronic-resource-num&gt;&lt;/record&gt;&lt;/Cite&gt;&lt;/EndNote&gt;</w:instrText>
            </w:r>
            <w:r w:rsidRPr="003D780C">
              <w:fldChar w:fldCharType="separate"/>
            </w:r>
            <w:r w:rsidRPr="003D780C">
              <w:rPr>
                <w:noProof/>
              </w:rPr>
              <w:t>[</w:t>
            </w:r>
            <w:hyperlink w:anchor="_ENREF_16" w:tooltip="Barzon, 2016 #22" w:history="1">
              <w:r w:rsidRPr="003D780C">
                <w:rPr>
                  <w:noProof/>
                </w:rPr>
                <w:t>16</w:t>
              </w:r>
            </w:hyperlink>
            <w:r w:rsidRPr="003D780C">
              <w:rPr>
                <w:noProof/>
              </w:rPr>
              <w:t>]</w:t>
            </w:r>
            <w:r w:rsidRPr="003D780C">
              <w:fldChar w:fldCharType="end"/>
            </w:r>
          </w:p>
        </w:tc>
        <w:tc>
          <w:tcPr>
            <w:tcW w:w="3402" w:type="dxa"/>
            <w:hideMark/>
          </w:tcPr>
          <w:p w14:paraId="2CB9A7DD" w14:textId="77777777" w:rsidR="0073495D" w:rsidRPr="00565E7A" w:rsidRDefault="0073495D">
            <w:r w:rsidRPr="00565E7A">
              <w:t>Dominican Republic/2016/PD2</w:t>
            </w:r>
          </w:p>
        </w:tc>
        <w:tc>
          <w:tcPr>
            <w:tcW w:w="1701" w:type="dxa"/>
            <w:hideMark/>
          </w:tcPr>
          <w:p w14:paraId="6969A765" w14:textId="77777777" w:rsidR="0073495D" w:rsidRPr="00565E7A" w:rsidRDefault="0073495D">
            <w:r w:rsidRPr="00565E7A">
              <w:t>Dominican republic (patient hospitalised in Italy)</w:t>
            </w:r>
          </w:p>
        </w:tc>
        <w:tc>
          <w:tcPr>
            <w:tcW w:w="1006" w:type="dxa"/>
            <w:hideMark/>
          </w:tcPr>
          <w:p w14:paraId="1547ACEE" w14:textId="77777777" w:rsidR="0073495D" w:rsidRPr="00565E7A" w:rsidRDefault="0073495D">
            <w:r w:rsidRPr="00565E7A">
              <w:t>2016</w:t>
            </w:r>
          </w:p>
        </w:tc>
        <w:tc>
          <w:tcPr>
            <w:tcW w:w="1687" w:type="dxa"/>
            <w:hideMark/>
          </w:tcPr>
          <w:p w14:paraId="79C1D4C3" w14:textId="77777777" w:rsidR="0073495D" w:rsidRPr="00565E7A" w:rsidRDefault="0073495D">
            <w:pPr>
              <w:rPr>
                <w:i/>
                <w:iCs/>
              </w:rPr>
            </w:pPr>
            <w:r w:rsidRPr="00565E7A">
              <w:rPr>
                <w:i/>
                <w:iCs/>
              </w:rPr>
              <w:t>Homo sapiens</w:t>
            </w:r>
          </w:p>
        </w:tc>
        <w:tc>
          <w:tcPr>
            <w:tcW w:w="1985" w:type="dxa"/>
            <w:hideMark/>
          </w:tcPr>
          <w:p w14:paraId="1C0C46C9" w14:textId="77777777" w:rsidR="0073495D" w:rsidRPr="00565E7A" w:rsidRDefault="0073495D">
            <w:r w:rsidRPr="00565E7A">
              <w:t>x1 - cell type not stated</w:t>
            </w:r>
          </w:p>
        </w:tc>
        <w:tc>
          <w:tcPr>
            <w:tcW w:w="1134" w:type="dxa"/>
            <w:hideMark/>
          </w:tcPr>
          <w:p w14:paraId="1E044FEF" w14:textId="77777777" w:rsidR="0073495D" w:rsidRPr="00565E7A" w:rsidRDefault="0073495D">
            <w:r w:rsidRPr="00565E7A">
              <w:t>10636</w:t>
            </w:r>
          </w:p>
        </w:tc>
        <w:tc>
          <w:tcPr>
            <w:tcW w:w="903" w:type="dxa"/>
            <w:hideMark/>
          </w:tcPr>
          <w:p w14:paraId="267B3F2B" w14:textId="77777777" w:rsidR="0073495D" w:rsidRPr="00565E7A" w:rsidRDefault="0073495D">
            <w:r w:rsidRPr="00565E7A">
              <w:t>107</w:t>
            </w:r>
          </w:p>
        </w:tc>
        <w:tc>
          <w:tcPr>
            <w:tcW w:w="972" w:type="dxa"/>
            <w:hideMark/>
          </w:tcPr>
          <w:p w14:paraId="61332910" w14:textId="77777777" w:rsidR="0073495D" w:rsidRPr="00565E7A" w:rsidRDefault="0073495D">
            <w:r w:rsidRPr="00565E7A">
              <w:t>257</w:t>
            </w:r>
          </w:p>
        </w:tc>
      </w:tr>
      <w:tr w:rsidR="0073495D" w:rsidRPr="00565E7A" w14:paraId="5CF36CF4" w14:textId="77777777" w:rsidTr="0073495D">
        <w:trPr>
          <w:trHeight w:val="300"/>
        </w:trPr>
        <w:tc>
          <w:tcPr>
            <w:tcW w:w="1384" w:type="dxa"/>
            <w:hideMark/>
          </w:tcPr>
          <w:p w14:paraId="648D5D65" w14:textId="77777777" w:rsidR="0073495D" w:rsidRPr="003D780C" w:rsidRDefault="0073495D" w:rsidP="00DD1843">
            <w:r w:rsidRPr="003D780C">
              <w:t xml:space="preserve">KU853012.1* </w:t>
            </w:r>
            <w:r w:rsidRPr="003D780C">
              <w:fldChar w:fldCharType="begin"/>
            </w:r>
            <w:r w:rsidRPr="003D780C">
              <w:instrText xml:space="preserve"> ADDIN EN.CITE &lt;EndNote&gt;&lt;Cite&gt;&lt;Author&gt;Barzon&lt;/Author&gt;&lt;Year&gt;2016&lt;/Year&gt;&lt;RecNum&gt;22&lt;/RecNum&gt;&lt;DisplayText&gt;[16]&lt;/DisplayText&gt;&lt;record&gt;&lt;rec-number&gt;22&lt;/rec-number&gt;&lt;foreign-keys&gt;&lt;key app="EN" db-id="vs5x95tda92stnewxwapt0pdr02ssvxaz0td"&gt;22&lt;/key&gt;&lt;/foreign-keys&gt;&lt;ref-type name="Journal Article"&gt;17&lt;/ref-type&gt;&lt;contributors&gt;&lt;authors&gt;&lt;author&gt;Barzon, L.&lt;/author&gt;&lt;author&gt;Pacenti, M.&lt;/author&gt;&lt;author&gt;Berto, A.&lt;/author&gt;&lt;author&gt;Sinigaglia, A.&lt;/author&gt;&lt;author&gt;Franchin, E.&lt;/author&gt;&lt;author&gt;Lavezzo, E.&lt;/author&gt;&lt;author&gt;Brugnaro, P.&lt;/author&gt;&lt;author&gt;Palu, G.&lt;/author&gt;&lt;/authors&gt;&lt;/contributors&gt;&lt;auth-address&gt;Department of Molecular Medicine, University of Padova, Padova, Italy.&lt;/auth-address&gt;&lt;titles&gt;&lt;title&gt;Isolation of infectious Zika virus from saliva and prolonged viral RNA shedding in a traveller returning from the Dominican Republic to Italy, January 2016&lt;/title&gt;&lt;secondary-title&gt;Euro Surveill&lt;/secondary-title&gt;&lt;alt-title&gt;Euro surveillance : bulletin Europeen sur les maladies transmissibles = European communicable disease bulletin&lt;/alt-title&gt;&lt;/titles&gt;&lt;periodical&gt;&lt;full-title&gt;Euro Surveill&lt;/full-title&gt;&lt;abbr-1&gt;Euro surveillance : bulletin Europeen sur les maladies transmissibles = European communicable disease bulletin&lt;/abbr-1&gt;&lt;/periodical&gt;&lt;alt-periodical&gt;&lt;full-title&gt;Euro Surveill&lt;/full-title&gt;&lt;abbr-1&gt;Euro surveillance : bulletin Europeen sur les maladies transmissibles = European communicable disease bulletin&lt;/abbr-1&gt;&lt;/alt-periodical&gt;&lt;volume&gt;21&lt;/volume&gt;&lt;number&gt;10&lt;/number&gt;&lt;dates&gt;&lt;year&gt;2016&lt;/year&gt;&lt;/dates&gt;&lt;isbn&gt;1560-7917 (Electronic)&amp;#xD;1025-496X (Linking)&lt;/isbn&gt;&lt;accession-num&gt;26987769&lt;/accession-num&gt;&lt;urls&gt;&lt;related-urls&gt;&lt;url&gt;http://www.ncbi.nlm.nih.gov/pubmed/26987769&lt;/url&gt;&lt;/related-urls&gt;&lt;/urls&gt;&lt;electronic-resource-num&gt;10.2807/1560-7917.ES.2016.21.10.30159&lt;/electronic-resource-num&gt;&lt;/record&gt;&lt;/Cite&gt;&lt;/EndNote&gt;</w:instrText>
            </w:r>
            <w:r w:rsidRPr="003D780C">
              <w:fldChar w:fldCharType="separate"/>
            </w:r>
            <w:r w:rsidRPr="003D780C">
              <w:rPr>
                <w:noProof/>
              </w:rPr>
              <w:t>[</w:t>
            </w:r>
            <w:hyperlink w:anchor="_ENREF_16" w:tooltip="Barzon, 2016 #22" w:history="1">
              <w:r w:rsidRPr="003D780C">
                <w:rPr>
                  <w:noProof/>
                </w:rPr>
                <w:t>16</w:t>
              </w:r>
            </w:hyperlink>
            <w:r w:rsidRPr="003D780C">
              <w:rPr>
                <w:noProof/>
              </w:rPr>
              <w:t>]</w:t>
            </w:r>
            <w:r w:rsidRPr="003D780C">
              <w:fldChar w:fldCharType="end"/>
            </w:r>
          </w:p>
        </w:tc>
        <w:tc>
          <w:tcPr>
            <w:tcW w:w="3402" w:type="dxa"/>
            <w:hideMark/>
          </w:tcPr>
          <w:p w14:paraId="1E44C54F" w14:textId="77777777" w:rsidR="0073495D" w:rsidRPr="00565E7A" w:rsidRDefault="0073495D">
            <w:r w:rsidRPr="00565E7A">
              <w:t>Dominican Republic/2016/PD1</w:t>
            </w:r>
          </w:p>
        </w:tc>
        <w:tc>
          <w:tcPr>
            <w:tcW w:w="1701" w:type="dxa"/>
            <w:hideMark/>
          </w:tcPr>
          <w:p w14:paraId="4F523B78" w14:textId="77777777" w:rsidR="0073495D" w:rsidRPr="00565E7A" w:rsidRDefault="0073495D">
            <w:r w:rsidRPr="00565E7A">
              <w:t>Dominican republic (patient hospitalised in Italy)</w:t>
            </w:r>
          </w:p>
        </w:tc>
        <w:tc>
          <w:tcPr>
            <w:tcW w:w="1006" w:type="dxa"/>
            <w:hideMark/>
          </w:tcPr>
          <w:p w14:paraId="20C04748" w14:textId="77777777" w:rsidR="0073495D" w:rsidRPr="00565E7A" w:rsidRDefault="0073495D">
            <w:r w:rsidRPr="00565E7A">
              <w:t>2016</w:t>
            </w:r>
          </w:p>
        </w:tc>
        <w:tc>
          <w:tcPr>
            <w:tcW w:w="1687" w:type="dxa"/>
            <w:hideMark/>
          </w:tcPr>
          <w:p w14:paraId="0B7B6316" w14:textId="77777777" w:rsidR="0073495D" w:rsidRPr="00565E7A" w:rsidRDefault="0073495D">
            <w:pPr>
              <w:rPr>
                <w:i/>
                <w:iCs/>
              </w:rPr>
            </w:pPr>
            <w:r w:rsidRPr="00565E7A">
              <w:rPr>
                <w:i/>
                <w:iCs/>
              </w:rPr>
              <w:t>Homo sapiens (urine)</w:t>
            </w:r>
          </w:p>
        </w:tc>
        <w:tc>
          <w:tcPr>
            <w:tcW w:w="1985" w:type="dxa"/>
            <w:hideMark/>
          </w:tcPr>
          <w:p w14:paraId="1794F2E0" w14:textId="77777777" w:rsidR="0073495D" w:rsidRPr="00565E7A" w:rsidRDefault="0073495D">
            <w:r w:rsidRPr="00565E7A">
              <w:t>-</w:t>
            </w:r>
          </w:p>
        </w:tc>
        <w:tc>
          <w:tcPr>
            <w:tcW w:w="1134" w:type="dxa"/>
            <w:hideMark/>
          </w:tcPr>
          <w:p w14:paraId="48363179" w14:textId="77777777" w:rsidR="0073495D" w:rsidRPr="00565E7A" w:rsidRDefault="0073495D">
            <w:r w:rsidRPr="00565E7A">
              <w:t>10636</w:t>
            </w:r>
          </w:p>
        </w:tc>
        <w:tc>
          <w:tcPr>
            <w:tcW w:w="903" w:type="dxa"/>
            <w:hideMark/>
          </w:tcPr>
          <w:p w14:paraId="6214CE57" w14:textId="77777777" w:rsidR="0073495D" w:rsidRPr="00565E7A" w:rsidRDefault="0073495D">
            <w:r w:rsidRPr="00565E7A">
              <w:t>107</w:t>
            </w:r>
          </w:p>
        </w:tc>
        <w:tc>
          <w:tcPr>
            <w:tcW w:w="972" w:type="dxa"/>
            <w:hideMark/>
          </w:tcPr>
          <w:p w14:paraId="533CC236" w14:textId="77777777" w:rsidR="0073495D" w:rsidRPr="00565E7A" w:rsidRDefault="0073495D">
            <w:r w:rsidRPr="00565E7A">
              <w:t>257</w:t>
            </w:r>
          </w:p>
        </w:tc>
      </w:tr>
      <w:tr w:rsidR="0073495D" w:rsidRPr="00565E7A" w14:paraId="21C363B7" w14:textId="77777777" w:rsidTr="0073495D">
        <w:trPr>
          <w:trHeight w:val="315"/>
        </w:trPr>
        <w:tc>
          <w:tcPr>
            <w:tcW w:w="1384" w:type="dxa"/>
            <w:noWrap/>
            <w:hideMark/>
          </w:tcPr>
          <w:p w14:paraId="01A7B698" w14:textId="77777777" w:rsidR="0073495D" w:rsidRPr="003D780C" w:rsidRDefault="0073495D" w:rsidP="00DD1843">
            <w:r w:rsidRPr="003D780C">
              <w:t xml:space="preserve">KJ776791.1* </w:t>
            </w:r>
            <w:r w:rsidRPr="003D780C">
              <w:fldChar w:fldCharType="begin"/>
            </w:r>
            <w:r w:rsidRPr="003D780C">
              <w:instrText xml:space="preserve"> ADDIN EN.CITE &lt;EndNote&gt;&lt;Cite&gt;&lt;Author&gt;Baronti&lt;/Author&gt;&lt;Year&gt;2014&lt;/Year&gt;&lt;RecNum&gt;34&lt;/RecNum&gt;&lt;DisplayText&gt;[17]&lt;/DisplayText&gt;&lt;record&gt;&lt;rec-number&gt;34&lt;/rec-number&gt;&lt;foreign-keys&gt;&lt;key app="EN" db-id="vs5x95tda92stnewxwapt0pdr02ssvxaz0td"&gt;34&lt;/key&gt;&lt;/foreign-keys&gt;&lt;ref-type name="Journal Article"&gt;17&lt;/ref-type&gt;&lt;contributors&gt;&lt;authors&gt;&lt;author&gt;Baronti, C.&lt;/author&gt;&lt;author&gt;Piorkowski, G.&lt;/author&gt;&lt;author&gt;Charrel, R. N.&lt;/author&gt;&lt;author&gt;Boubis, L.&lt;/author&gt;&lt;author&gt;Leparc-Goffart, I.&lt;/author&gt;&lt;author&gt;de Lamballerie, X.&lt;/author&gt;&lt;/authors&gt;&lt;/contributors&gt;&lt;auth-address&gt;cecile.baronti@univ-amu.fr.&amp;#xD;French National Reference Centre for Arboviruses, IRBA, Marseille, France.&lt;/auth-address&gt;&lt;titles&gt;&lt;title&gt;Complete coding sequence of zika virus from a French polynesia outbreak in 2013&lt;/title&gt;&lt;secondary-title&gt;Genome Announc&lt;/secondary-title&gt;&lt;alt-title&gt;Genome announcements&lt;/alt-title&gt;&lt;/titles&gt;&lt;periodical&gt;&lt;full-title&gt;Genome Announc&lt;/full-title&gt;&lt;abbr-1&gt;Genome announcements&lt;/abbr-1&gt;&lt;/periodical&gt;&lt;alt-periodical&gt;&lt;full-title&gt;Genome Announc&lt;/full-title&gt;&lt;abbr-1&gt;Genome announcements&lt;/abbr-1&gt;&lt;/alt-periodical&gt;&lt;volume&gt;2&lt;/volume&gt;&lt;number&gt;3&lt;/number&gt;&lt;dates&gt;&lt;year&gt;2014&lt;/year&gt;&lt;/dates&gt;&lt;isbn&gt;2169-8287 (Electronic)&lt;/isbn&gt;&lt;accession-num&gt;24903869&lt;/accession-num&gt;&lt;urls&gt;&lt;related-urls&gt;&lt;url&gt;http://www.ncbi.nlm.nih.gov/pubmed/24903869&lt;/url&gt;&lt;/related-urls&gt;&lt;/urls&gt;&lt;custom2&gt;4047448&lt;/custom2&gt;&lt;electronic-resource-num&gt;10.1128/genomeA.00500-14&lt;/electronic-resource-num&gt;&lt;/record&gt;&lt;/Cite&gt;&lt;/EndNote&gt;</w:instrText>
            </w:r>
            <w:r w:rsidRPr="003D780C">
              <w:fldChar w:fldCharType="separate"/>
            </w:r>
            <w:r w:rsidRPr="003D780C">
              <w:rPr>
                <w:noProof/>
              </w:rPr>
              <w:t>[</w:t>
            </w:r>
            <w:hyperlink w:anchor="_ENREF_17" w:tooltip="Baronti, 2014 #34" w:history="1">
              <w:r w:rsidRPr="003D780C">
                <w:rPr>
                  <w:noProof/>
                </w:rPr>
                <w:t>17</w:t>
              </w:r>
            </w:hyperlink>
            <w:r w:rsidRPr="003D780C">
              <w:rPr>
                <w:noProof/>
              </w:rPr>
              <w:t>]</w:t>
            </w:r>
            <w:r w:rsidRPr="003D780C">
              <w:fldChar w:fldCharType="end"/>
            </w:r>
          </w:p>
        </w:tc>
        <w:tc>
          <w:tcPr>
            <w:tcW w:w="3402" w:type="dxa"/>
            <w:hideMark/>
          </w:tcPr>
          <w:p w14:paraId="1A14928E" w14:textId="77777777" w:rsidR="0073495D" w:rsidRPr="00565E7A" w:rsidRDefault="0073495D">
            <w:r w:rsidRPr="00565E7A">
              <w:t>H/PF/2013</w:t>
            </w:r>
          </w:p>
        </w:tc>
        <w:tc>
          <w:tcPr>
            <w:tcW w:w="1701" w:type="dxa"/>
            <w:noWrap/>
            <w:hideMark/>
          </w:tcPr>
          <w:p w14:paraId="224700F2" w14:textId="77777777" w:rsidR="0073495D" w:rsidRPr="00565E7A" w:rsidRDefault="0073495D">
            <w:r w:rsidRPr="00565E7A">
              <w:t>French Polynesia</w:t>
            </w:r>
          </w:p>
        </w:tc>
        <w:tc>
          <w:tcPr>
            <w:tcW w:w="1006" w:type="dxa"/>
            <w:noWrap/>
            <w:hideMark/>
          </w:tcPr>
          <w:p w14:paraId="18FBFB1A" w14:textId="77777777" w:rsidR="0073495D" w:rsidRPr="00565E7A" w:rsidRDefault="0073495D">
            <w:r w:rsidRPr="00565E7A">
              <w:t>2013</w:t>
            </w:r>
          </w:p>
        </w:tc>
        <w:tc>
          <w:tcPr>
            <w:tcW w:w="1687" w:type="dxa"/>
            <w:noWrap/>
            <w:hideMark/>
          </w:tcPr>
          <w:p w14:paraId="15DCD29A" w14:textId="77777777" w:rsidR="0073495D" w:rsidRPr="00565E7A" w:rsidRDefault="0073495D">
            <w:pPr>
              <w:rPr>
                <w:i/>
                <w:iCs/>
              </w:rPr>
            </w:pPr>
            <w:r w:rsidRPr="00565E7A">
              <w:rPr>
                <w:i/>
                <w:iCs/>
              </w:rPr>
              <w:t>Homo sapiens</w:t>
            </w:r>
          </w:p>
        </w:tc>
        <w:tc>
          <w:tcPr>
            <w:tcW w:w="1985" w:type="dxa"/>
            <w:noWrap/>
            <w:hideMark/>
          </w:tcPr>
          <w:p w14:paraId="538817FA" w14:textId="77777777" w:rsidR="0073495D" w:rsidRPr="00565E7A" w:rsidRDefault="0073495D">
            <w:r w:rsidRPr="00565E7A">
              <w:t xml:space="preserve">Vero </w:t>
            </w:r>
          </w:p>
        </w:tc>
        <w:tc>
          <w:tcPr>
            <w:tcW w:w="1134" w:type="dxa"/>
            <w:noWrap/>
            <w:hideMark/>
          </w:tcPr>
          <w:p w14:paraId="270CB298" w14:textId="77777777" w:rsidR="0073495D" w:rsidRPr="00565E7A" w:rsidRDefault="0073495D">
            <w:r w:rsidRPr="00565E7A">
              <w:t>10617</w:t>
            </w:r>
          </w:p>
        </w:tc>
        <w:tc>
          <w:tcPr>
            <w:tcW w:w="903" w:type="dxa"/>
            <w:noWrap/>
            <w:hideMark/>
          </w:tcPr>
          <w:p w14:paraId="2D2C2811" w14:textId="77777777" w:rsidR="0073495D" w:rsidRPr="00565E7A" w:rsidRDefault="0073495D">
            <w:r w:rsidRPr="00565E7A">
              <w:t>47</w:t>
            </w:r>
          </w:p>
        </w:tc>
        <w:tc>
          <w:tcPr>
            <w:tcW w:w="972" w:type="dxa"/>
            <w:noWrap/>
            <w:hideMark/>
          </w:tcPr>
          <w:p w14:paraId="1209EC85" w14:textId="77777777" w:rsidR="0073495D" w:rsidRPr="00565E7A" w:rsidRDefault="0073495D">
            <w:r w:rsidRPr="00565E7A">
              <w:t>298</w:t>
            </w:r>
          </w:p>
        </w:tc>
      </w:tr>
      <w:tr w:rsidR="0073495D" w:rsidRPr="00565E7A" w14:paraId="259A48C4" w14:textId="77777777" w:rsidTr="0073495D">
        <w:trPr>
          <w:trHeight w:val="600"/>
        </w:trPr>
        <w:tc>
          <w:tcPr>
            <w:tcW w:w="1384" w:type="dxa"/>
            <w:hideMark/>
          </w:tcPr>
          <w:p w14:paraId="5FD51C33" w14:textId="77777777" w:rsidR="0073495D" w:rsidRPr="003D780C" w:rsidRDefault="0073495D" w:rsidP="00DD1843">
            <w:r w:rsidRPr="003D780C">
              <w:t xml:space="preserve">KU647676.1* </w:t>
            </w:r>
            <w:r w:rsidRPr="003D780C">
              <w:fldChar w:fldCharType="begin"/>
            </w:r>
            <w:r w:rsidRPr="003D780C">
              <w:instrText xml:space="preserve"> ADDIN EN.CITE &lt;EndNote&gt;&lt;Cite&gt;&lt;Author&gt;Piorkowski&lt;/Author&gt;&lt;RecNum&gt;44&lt;/RecNum&gt;&lt;DisplayText&gt;[18]&lt;/DisplayText&gt;&lt;record&gt;&lt;rec-number&gt;44&lt;/rec-number&gt;&lt;foreign-keys&gt;&lt;key app="EN" db-id="vs5x95tda92stnewxwapt0pdr02ssvxaz0td"&gt;44&lt;/key&gt;&lt;/foreign-keys&gt;&lt;ref-type name="Journal Article"&gt;17&lt;/ref-type&gt;&lt;contributors&gt;&lt;authors&gt;&lt;author&gt;Piorkowski, G.&lt;/author&gt;&lt;author&gt;Richard, P.&lt;/author&gt;&lt;author&gt;Baronti, C.&lt;/author&gt;&lt;author&gt;Gallian, P.&lt;/author&gt;&lt;author&gt;Charrel, R.&lt;/author&gt;&lt;author&gt;Leparc-Goffart, I.&lt;/author&gt;&lt;author&gt;de Lamballerie, X.&lt;/author&gt;&lt;/authors&gt;&lt;/contributors&gt;&lt;titles&gt;&lt;title&gt;Complete coding sequence of Zika virus from Martinique outbreak in 2015&lt;/title&gt;&lt;secondary-title&gt;New Microbes and New Infections&lt;/secondary-title&gt;&lt;/titles&gt;&lt;periodical&gt;&lt;full-title&gt;New Microbes and New Infections&lt;/full-title&gt;&lt;/periodical&gt;&lt;pages&gt;52-53&lt;/pages&gt;&lt;volume&gt;11&lt;/volume&gt;&lt;dates&gt;&lt;/dates&gt;&lt;publisher&gt;Elsevier&lt;/publisher&gt;&lt;isbn&gt;2052-2975&lt;/isbn&gt;&lt;urls&gt;&lt;related-urls&gt;&lt;url&gt;http://dx.doi.org/10.1016/j.nmni.2016.02.013&lt;/url&gt;&lt;/related-urls&gt;&lt;/urls&gt;&lt;electronic-resource-num&gt;10.1016/j.nmni.2016.02.013&lt;/electronic-resource-num&gt;&lt;access-date&gt;2016/05/19&lt;/access-date&gt;&lt;/record&gt;&lt;/Cite&gt;&lt;/EndNote&gt;</w:instrText>
            </w:r>
            <w:r w:rsidRPr="003D780C">
              <w:fldChar w:fldCharType="separate"/>
            </w:r>
            <w:r w:rsidRPr="003D780C">
              <w:rPr>
                <w:noProof/>
              </w:rPr>
              <w:t>[</w:t>
            </w:r>
            <w:hyperlink w:anchor="_ENREF_18" w:tooltip="Piorkowski,  #44" w:history="1">
              <w:r w:rsidRPr="003D780C">
                <w:rPr>
                  <w:noProof/>
                </w:rPr>
                <w:t>18</w:t>
              </w:r>
            </w:hyperlink>
            <w:r w:rsidRPr="003D780C">
              <w:rPr>
                <w:noProof/>
              </w:rPr>
              <w:t>]</w:t>
            </w:r>
            <w:r w:rsidRPr="003D780C">
              <w:fldChar w:fldCharType="end"/>
            </w:r>
          </w:p>
        </w:tc>
        <w:tc>
          <w:tcPr>
            <w:tcW w:w="3402" w:type="dxa"/>
            <w:hideMark/>
          </w:tcPr>
          <w:p w14:paraId="0DA7BDA0" w14:textId="77777777" w:rsidR="0073495D" w:rsidRPr="00565E7A" w:rsidRDefault="0073495D">
            <w:r w:rsidRPr="00565E7A">
              <w:t>MRS_OPY_Martinique_PaRi_2015</w:t>
            </w:r>
          </w:p>
        </w:tc>
        <w:tc>
          <w:tcPr>
            <w:tcW w:w="1701" w:type="dxa"/>
            <w:hideMark/>
          </w:tcPr>
          <w:p w14:paraId="77226895" w14:textId="77777777" w:rsidR="0073495D" w:rsidRPr="00565E7A" w:rsidRDefault="0073495D">
            <w:r w:rsidRPr="00565E7A">
              <w:t xml:space="preserve">Martinique </w:t>
            </w:r>
          </w:p>
        </w:tc>
        <w:tc>
          <w:tcPr>
            <w:tcW w:w="1006" w:type="dxa"/>
            <w:hideMark/>
          </w:tcPr>
          <w:p w14:paraId="7E130493" w14:textId="77777777" w:rsidR="0073495D" w:rsidRPr="00565E7A" w:rsidRDefault="0073495D">
            <w:r w:rsidRPr="00565E7A">
              <w:t>2015</w:t>
            </w:r>
          </w:p>
        </w:tc>
        <w:tc>
          <w:tcPr>
            <w:tcW w:w="1687" w:type="dxa"/>
            <w:hideMark/>
          </w:tcPr>
          <w:p w14:paraId="3AA383B3" w14:textId="77777777" w:rsidR="0073495D" w:rsidRPr="00565E7A" w:rsidRDefault="0073495D">
            <w:pPr>
              <w:rPr>
                <w:i/>
                <w:iCs/>
              </w:rPr>
            </w:pPr>
            <w:r w:rsidRPr="00565E7A">
              <w:rPr>
                <w:i/>
                <w:iCs/>
              </w:rPr>
              <w:t>Homo sapiens</w:t>
            </w:r>
          </w:p>
        </w:tc>
        <w:tc>
          <w:tcPr>
            <w:tcW w:w="1985" w:type="dxa"/>
            <w:hideMark/>
          </w:tcPr>
          <w:p w14:paraId="2E002D17" w14:textId="77777777" w:rsidR="0073495D" w:rsidRPr="00565E7A" w:rsidRDefault="0073495D">
            <w:r w:rsidRPr="00565E7A">
              <w:t>-</w:t>
            </w:r>
          </w:p>
        </w:tc>
        <w:tc>
          <w:tcPr>
            <w:tcW w:w="1134" w:type="dxa"/>
            <w:hideMark/>
          </w:tcPr>
          <w:p w14:paraId="57CE94A2" w14:textId="77777777" w:rsidR="0073495D" w:rsidRPr="00565E7A" w:rsidRDefault="0073495D">
            <w:r w:rsidRPr="00565E7A">
              <w:t>10617</w:t>
            </w:r>
          </w:p>
        </w:tc>
        <w:tc>
          <w:tcPr>
            <w:tcW w:w="903" w:type="dxa"/>
            <w:hideMark/>
          </w:tcPr>
          <w:p w14:paraId="2B28FD6B" w14:textId="77777777" w:rsidR="0073495D" w:rsidRPr="00565E7A" w:rsidRDefault="0073495D">
            <w:r w:rsidRPr="00565E7A">
              <w:t>47</w:t>
            </w:r>
          </w:p>
        </w:tc>
        <w:tc>
          <w:tcPr>
            <w:tcW w:w="972" w:type="dxa"/>
            <w:hideMark/>
          </w:tcPr>
          <w:p w14:paraId="5E8EC14B" w14:textId="77777777" w:rsidR="0073495D" w:rsidRPr="00565E7A" w:rsidRDefault="0073495D">
            <w:r w:rsidRPr="00565E7A">
              <w:t>298</w:t>
            </w:r>
          </w:p>
        </w:tc>
      </w:tr>
      <w:tr w:rsidR="0073495D" w:rsidRPr="00565E7A" w14:paraId="045239A7" w14:textId="77777777" w:rsidTr="0073495D">
        <w:trPr>
          <w:trHeight w:val="600"/>
        </w:trPr>
        <w:tc>
          <w:tcPr>
            <w:tcW w:w="1384" w:type="dxa"/>
            <w:hideMark/>
          </w:tcPr>
          <w:p w14:paraId="2AE65DF9" w14:textId="77777777" w:rsidR="0073495D" w:rsidRPr="003D780C" w:rsidRDefault="0073495D">
            <w:r w:rsidRPr="003D780C">
              <w:t>KU922960.1*</w:t>
            </w:r>
          </w:p>
        </w:tc>
        <w:tc>
          <w:tcPr>
            <w:tcW w:w="3402" w:type="dxa"/>
            <w:hideMark/>
          </w:tcPr>
          <w:p w14:paraId="62AFD9F8" w14:textId="77777777" w:rsidR="0073495D" w:rsidRPr="00565E7A" w:rsidRDefault="0073495D">
            <w:r w:rsidRPr="00565E7A">
              <w:t>MEX/</w:t>
            </w:r>
            <w:proofErr w:type="spellStart"/>
            <w:r w:rsidRPr="00565E7A">
              <w:t>InDRE</w:t>
            </w:r>
            <w:proofErr w:type="spellEnd"/>
            <w:r w:rsidRPr="00565E7A">
              <w:t>/</w:t>
            </w:r>
            <w:proofErr w:type="spellStart"/>
            <w:r w:rsidRPr="00565E7A">
              <w:t>Sm</w:t>
            </w:r>
            <w:proofErr w:type="spellEnd"/>
            <w:r w:rsidRPr="00565E7A">
              <w:t>/2016</w:t>
            </w:r>
          </w:p>
        </w:tc>
        <w:tc>
          <w:tcPr>
            <w:tcW w:w="1701" w:type="dxa"/>
            <w:hideMark/>
          </w:tcPr>
          <w:p w14:paraId="0F49E7FF" w14:textId="77777777" w:rsidR="0073495D" w:rsidRPr="00565E7A" w:rsidRDefault="0073495D">
            <w:r w:rsidRPr="00565E7A">
              <w:t>Mexico</w:t>
            </w:r>
          </w:p>
        </w:tc>
        <w:tc>
          <w:tcPr>
            <w:tcW w:w="1006" w:type="dxa"/>
            <w:hideMark/>
          </w:tcPr>
          <w:p w14:paraId="2155E081" w14:textId="77777777" w:rsidR="0073495D" w:rsidRPr="00565E7A" w:rsidRDefault="0073495D">
            <w:r w:rsidRPr="00565E7A">
              <w:t>2016</w:t>
            </w:r>
          </w:p>
        </w:tc>
        <w:tc>
          <w:tcPr>
            <w:tcW w:w="1687" w:type="dxa"/>
            <w:hideMark/>
          </w:tcPr>
          <w:p w14:paraId="7692778C" w14:textId="77777777" w:rsidR="0073495D" w:rsidRPr="00565E7A" w:rsidRDefault="0073495D">
            <w:pPr>
              <w:rPr>
                <w:i/>
                <w:iCs/>
              </w:rPr>
            </w:pPr>
            <w:r w:rsidRPr="00565E7A">
              <w:rPr>
                <w:i/>
                <w:iCs/>
              </w:rPr>
              <w:t xml:space="preserve">Homo sapiens </w:t>
            </w:r>
            <w:r w:rsidRPr="00565E7A">
              <w:t>(saliva)</w:t>
            </w:r>
          </w:p>
        </w:tc>
        <w:tc>
          <w:tcPr>
            <w:tcW w:w="1985" w:type="dxa"/>
            <w:hideMark/>
          </w:tcPr>
          <w:p w14:paraId="6C012906" w14:textId="77777777" w:rsidR="0073495D" w:rsidRPr="00565E7A" w:rsidRDefault="0073495D">
            <w:r w:rsidRPr="00565E7A">
              <w:t>-</w:t>
            </w:r>
          </w:p>
        </w:tc>
        <w:tc>
          <w:tcPr>
            <w:tcW w:w="1134" w:type="dxa"/>
            <w:hideMark/>
          </w:tcPr>
          <w:p w14:paraId="038FAC11" w14:textId="77777777" w:rsidR="0073495D" w:rsidRPr="00565E7A" w:rsidRDefault="0073495D">
            <w:r w:rsidRPr="00565E7A">
              <w:t>10617</w:t>
            </w:r>
          </w:p>
        </w:tc>
        <w:tc>
          <w:tcPr>
            <w:tcW w:w="903" w:type="dxa"/>
            <w:hideMark/>
          </w:tcPr>
          <w:p w14:paraId="39C8B668" w14:textId="77777777" w:rsidR="0073495D" w:rsidRPr="00565E7A" w:rsidRDefault="0073495D">
            <w:r w:rsidRPr="00565E7A">
              <w:t>47</w:t>
            </w:r>
          </w:p>
        </w:tc>
        <w:tc>
          <w:tcPr>
            <w:tcW w:w="972" w:type="dxa"/>
            <w:hideMark/>
          </w:tcPr>
          <w:p w14:paraId="640A9064" w14:textId="77777777" w:rsidR="0073495D" w:rsidRPr="00565E7A" w:rsidRDefault="0073495D">
            <w:r w:rsidRPr="00565E7A">
              <w:t>298</w:t>
            </w:r>
          </w:p>
        </w:tc>
      </w:tr>
      <w:tr w:rsidR="0073495D" w:rsidRPr="00565E7A" w14:paraId="09EAD5DF" w14:textId="77777777" w:rsidTr="0073495D">
        <w:trPr>
          <w:trHeight w:val="750"/>
        </w:trPr>
        <w:tc>
          <w:tcPr>
            <w:tcW w:w="1384" w:type="dxa"/>
          </w:tcPr>
          <w:p w14:paraId="617A6FAB" w14:textId="77777777" w:rsidR="0073495D" w:rsidRPr="003D780C" w:rsidRDefault="0073495D">
            <w:r w:rsidRPr="003D780C">
              <w:t>KU922923.1*</w:t>
            </w:r>
          </w:p>
        </w:tc>
        <w:tc>
          <w:tcPr>
            <w:tcW w:w="3402" w:type="dxa"/>
          </w:tcPr>
          <w:p w14:paraId="311ACF36" w14:textId="77777777" w:rsidR="0073495D" w:rsidRPr="00565E7A" w:rsidRDefault="0073495D">
            <w:proofErr w:type="spellStart"/>
            <w:r w:rsidRPr="00565E7A">
              <w:t>Mex</w:t>
            </w:r>
            <w:proofErr w:type="spellEnd"/>
            <w:r w:rsidRPr="00565E7A">
              <w:t>/</w:t>
            </w:r>
            <w:proofErr w:type="spellStart"/>
            <w:r w:rsidRPr="00565E7A">
              <w:t>InDRE</w:t>
            </w:r>
            <w:proofErr w:type="spellEnd"/>
            <w:r w:rsidRPr="00565E7A">
              <w:t>/Lm/2016</w:t>
            </w:r>
          </w:p>
        </w:tc>
        <w:tc>
          <w:tcPr>
            <w:tcW w:w="1701" w:type="dxa"/>
          </w:tcPr>
          <w:p w14:paraId="6C8C0728" w14:textId="77777777" w:rsidR="0073495D" w:rsidRPr="00565E7A" w:rsidRDefault="0073495D">
            <w:r w:rsidRPr="00565E7A">
              <w:t>Mexico</w:t>
            </w:r>
          </w:p>
        </w:tc>
        <w:tc>
          <w:tcPr>
            <w:tcW w:w="1006" w:type="dxa"/>
          </w:tcPr>
          <w:p w14:paraId="52FB80BE" w14:textId="77777777" w:rsidR="0073495D" w:rsidRPr="00565E7A" w:rsidRDefault="0073495D">
            <w:r w:rsidRPr="00565E7A">
              <w:t>2016</w:t>
            </w:r>
          </w:p>
        </w:tc>
        <w:tc>
          <w:tcPr>
            <w:tcW w:w="1687" w:type="dxa"/>
          </w:tcPr>
          <w:p w14:paraId="1586D291" w14:textId="77777777" w:rsidR="0073495D" w:rsidRPr="00565E7A" w:rsidRDefault="0073495D">
            <w:pPr>
              <w:rPr>
                <w:i/>
                <w:iCs/>
              </w:rPr>
            </w:pPr>
            <w:r w:rsidRPr="00565E7A">
              <w:rPr>
                <w:i/>
                <w:iCs/>
              </w:rPr>
              <w:t xml:space="preserve">Homo sapiens </w:t>
            </w:r>
            <w:r w:rsidRPr="00565E7A">
              <w:t>(CSF)</w:t>
            </w:r>
          </w:p>
        </w:tc>
        <w:tc>
          <w:tcPr>
            <w:tcW w:w="1985" w:type="dxa"/>
          </w:tcPr>
          <w:p w14:paraId="7048BA79" w14:textId="77777777" w:rsidR="0073495D" w:rsidRPr="00565E7A" w:rsidRDefault="0073495D">
            <w:r w:rsidRPr="00565E7A">
              <w:t>-</w:t>
            </w:r>
          </w:p>
        </w:tc>
        <w:tc>
          <w:tcPr>
            <w:tcW w:w="1134" w:type="dxa"/>
          </w:tcPr>
          <w:p w14:paraId="31269DD5" w14:textId="77777777" w:rsidR="0073495D" w:rsidRPr="00565E7A" w:rsidRDefault="0073495D">
            <w:r w:rsidRPr="00565E7A">
              <w:t>10617</w:t>
            </w:r>
          </w:p>
        </w:tc>
        <w:tc>
          <w:tcPr>
            <w:tcW w:w="903" w:type="dxa"/>
          </w:tcPr>
          <w:p w14:paraId="3181C12E" w14:textId="77777777" w:rsidR="0073495D" w:rsidRPr="00565E7A" w:rsidRDefault="0073495D">
            <w:r w:rsidRPr="00565E7A">
              <w:t>47</w:t>
            </w:r>
          </w:p>
        </w:tc>
        <w:tc>
          <w:tcPr>
            <w:tcW w:w="972" w:type="dxa"/>
          </w:tcPr>
          <w:p w14:paraId="59DCE284" w14:textId="77777777" w:rsidR="0073495D" w:rsidRPr="00565E7A" w:rsidRDefault="0073495D">
            <w:r w:rsidRPr="00565E7A">
              <w:t>298</w:t>
            </w:r>
          </w:p>
        </w:tc>
      </w:tr>
      <w:tr w:rsidR="0073495D" w:rsidRPr="00565E7A" w14:paraId="273A3C59" w14:textId="77777777" w:rsidTr="0073495D">
        <w:trPr>
          <w:trHeight w:val="750"/>
        </w:trPr>
        <w:tc>
          <w:tcPr>
            <w:tcW w:w="1384" w:type="dxa"/>
          </w:tcPr>
          <w:p w14:paraId="111B7F6A" w14:textId="77777777" w:rsidR="0073495D" w:rsidRPr="003D780C" w:rsidRDefault="0073495D">
            <w:r w:rsidRPr="003D780C">
              <w:t>KU740184.2*</w:t>
            </w:r>
          </w:p>
        </w:tc>
        <w:tc>
          <w:tcPr>
            <w:tcW w:w="3402" w:type="dxa"/>
          </w:tcPr>
          <w:p w14:paraId="66F3D036" w14:textId="77777777" w:rsidR="0073495D" w:rsidRPr="00565E7A" w:rsidRDefault="0073495D">
            <w:r w:rsidRPr="00565E7A">
              <w:t>GD01</w:t>
            </w:r>
          </w:p>
        </w:tc>
        <w:tc>
          <w:tcPr>
            <w:tcW w:w="1701" w:type="dxa"/>
          </w:tcPr>
          <w:p w14:paraId="32878521" w14:textId="77777777" w:rsidR="0073495D" w:rsidRPr="00565E7A" w:rsidRDefault="0073495D">
            <w:r w:rsidRPr="00565E7A">
              <w:t xml:space="preserve">China (South America to </w:t>
            </w:r>
            <w:proofErr w:type="spellStart"/>
            <w:r w:rsidRPr="00565E7A">
              <w:t>Guandong</w:t>
            </w:r>
            <w:proofErr w:type="spellEnd"/>
            <w:r w:rsidRPr="00565E7A">
              <w:t>)</w:t>
            </w:r>
          </w:p>
        </w:tc>
        <w:tc>
          <w:tcPr>
            <w:tcW w:w="1006" w:type="dxa"/>
          </w:tcPr>
          <w:p w14:paraId="140B10D7" w14:textId="77777777" w:rsidR="0073495D" w:rsidRPr="00565E7A" w:rsidRDefault="0073495D">
            <w:r w:rsidRPr="00565E7A">
              <w:t>2016</w:t>
            </w:r>
          </w:p>
        </w:tc>
        <w:tc>
          <w:tcPr>
            <w:tcW w:w="1687" w:type="dxa"/>
          </w:tcPr>
          <w:p w14:paraId="0791D762" w14:textId="77777777" w:rsidR="0073495D" w:rsidRPr="00565E7A" w:rsidRDefault="0073495D">
            <w:pPr>
              <w:rPr>
                <w:i/>
                <w:iCs/>
              </w:rPr>
            </w:pPr>
            <w:r w:rsidRPr="00565E7A">
              <w:rPr>
                <w:i/>
                <w:iCs/>
              </w:rPr>
              <w:t>Homo sapiens</w:t>
            </w:r>
          </w:p>
        </w:tc>
        <w:tc>
          <w:tcPr>
            <w:tcW w:w="1985" w:type="dxa"/>
          </w:tcPr>
          <w:p w14:paraId="010084D3" w14:textId="77777777" w:rsidR="0073495D" w:rsidRPr="00565E7A" w:rsidRDefault="0073495D">
            <w:r w:rsidRPr="00565E7A">
              <w:t>-</w:t>
            </w:r>
          </w:p>
        </w:tc>
        <w:tc>
          <w:tcPr>
            <w:tcW w:w="1134" w:type="dxa"/>
          </w:tcPr>
          <w:p w14:paraId="0BF44B4D" w14:textId="77777777" w:rsidR="0073495D" w:rsidRPr="00565E7A" w:rsidRDefault="0073495D">
            <w:r w:rsidRPr="00565E7A">
              <w:t>10574</w:t>
            </w:r>
          </w:p>
        </w:tc>
        <w:tc>
          <w:tcPr>
            <w:tcW w:w="903" w:type="dxa"/>
          </w:tcPr>
          <w:p w14:paraId="35F988BD" w14:textId="77777777" w:rsidR="0073495D" w:rsidRPr="00565E7A" w:rsidRDefault="0073495D">
            <w:r w:rsidRPr="00565E7A">
              <w:t>62</w:t>
            </w:r>
          </w:p>
        </w:tc>
        <w:tc>
          <w:tcPr>
            <w:tcW w:w="972" w:type="dxa"/>
          </w:tcPr>
          <w:p w14:paraId="40FF8FBE" w14:textId="77777777" w:rsidR="0073495D" w:rsidRPr="00565E7A" w:rsidRDefault="0073495D">
            <w:r w:rsidRPr="00565E7A">
              <w:t>240</w:t>
            </w:r>
          </w:p>
        </w:tc>
      </w:tr>
      <w:tr w:rsidR="0073495D" w:rsidRPr="00565E7A" w14:paraId="1729AF5C" w14:textId="77777777" w:rsidTr="0073495D">
        <w:trPr>
          <w:trHeight w:val="750"/>
        </w:trPr>
        <w:tc>
          <w:tcPr>
            <w:tcW w:w="1384" w:type="dxa"/>
            <w:hideMark/>
          </w:tcPr>
          <w:p w14:paraId="0029F163" w14:textId="77777777" w:rsidR="0073495D" w:rsidRPr="003D780C" w:rsidRDefault="0073495D">
            <w:r w:rsidRPr="003D780C">
              <w:t>KU955589.1*</w:t>
            </w:r>
          </w:p>
        </w:tc>
        <w:tc>
          <w:tcPr>
            <w:tcW w:w="3402" w:type="dxa"/>
            <w:hideMark/>
          </w:tcPr>
          <w:p w14:paraId="641E0847" w14:textId="77777777" w:rsidR="0073495D" w:rsidRPr="00565E7A" w:rsidRDefault="0073495D">
            <w:r w:rsidRPr="00565E7A">
              <w:t>Z16006</w:t>
            </w:r>
          </w:p>
        </w:tc>
        <w:tc>
          <w:tcPr>
            <w:tcW w:w="1701" w:type="dxa"/>
            <w:hideMark/>
          </w:tcPr>
          <w:p w14:paraId="6F30772A" w14:textId="77777777" w:rsidR="0073495D" w:rsidRPr="00565E7A" w:rsidRDefault="0073495D">
            <w:r w:rsidRPr="00565E7A">
              <w:t>China</w:t>
            </w:r>
          </w:p>
        </w:tc>
        <w:tc>
          <w:tcPr>
            <w:tcW w:w="1006" w:type="dxa"/>
            <w:hideMark/>
          </w:tcPr>
          <w:p w14:paraId="315879A6" w14:textId="77777777" w:rsidR="0073495D" w:rsidRPr="00565E7A" w:rsidRDefault="0073495D">
            <w:r w:rsidRPr="00565E7A">
              <w:t>2016</w:t>
            </w:r>
          </w:p>
        </w:tc>
        <w:tc>
          <w:tcPr>
            <w:tcW w:w="1687" w:type="dxa"/>
            <w:hideMark/>
          </w:tcPr>
          <w:p w14:paraId="2A3FA4A8" w14:textId="77777777" w:rsidR="0073495D" w:rsidRPr="00565E7A" w:rsidRDefault="0073495D">
            <w:pPr>
              <w:rPr>
                <w:i/>
                <w:iCs/>
              </w:rPr>
            </w:pPr>
            <w:r w:rsidRPr="00565E7A">
              <w:rPr>
                <w:i/>
                <w:iCs/>
              </w:rPr>
              <w:t>Homo sapiens</w:t>
            </w:r>
          </w:p>
        </w:tc>
        <w:tc>
          <w:tcPr>
            <w:tcW w:w="1985" w:type="dxa"/>
            <w:hideMark/>
          </w:tcPr>
          <w:p w14:paraId="669C8238" w14:textId="77777777" w:rsidR="0073495D" w:rsidRPr="00565E7A" w:rsidRDefault="0073495D">
            <w:r w:rsidRPr="00565E7A">
              <w:t>-</w:t>
            </w:r>
          </w:p>
        </w:tc>
        <w:tc>
          <w:tcPr>
            <w:tcW w:w="1134" w:type="dxa"/>
            <w:hideMark/>
          </w:tcPr>
          <w:p w14:paraId="1D3C793C" w14:textId="77777777" w:rsidR="0073495D" w:rsidRPr="00565E7A" w:rsidRDefault="0073495D">
            <w:r w:rsidRPr="00565E7A">
              <w:t>10574</w:t>
            </w:r>
          </w:p>
        </w:tc>
        <w:tc>
          <w:tcPr>
            <w:tcW w:w="903" w:type="dxa"/>
            <w:hideMark/>
          </w:tcPr>
          <w:p w14:paraId="3403B2F0" w14:textId="77777777" w:rsidR="0073495D" w:rsidRPr="00565E7A" w:rsidRDefault="0073495D">
            <w:r w:rsidRPr="00565E7A">
              <w:t>40</w:t>
            </w:r>
          </w:p>
        </w:tc>
        <w:tc>
          <w:tcPr>
            <w:tcW w:w="972" w:type="dxa"/>
            <w:hideMark/>
          </w:tcPr>
          <w:p w14:paraId="0CF46740" w14:textId="77777777" w:rsidR="0073495D" w:rsidRPr="00565E7A" w:rsidRDefault="0073495D">
            <w:r w:rsidRPr="00565E7A">
              <w:t>262</w:t>
            </w:r>
          </w:p>
        </w:tc>
      </w:tr>
      <w:tr w:rsidR="0073495D" w:rsidRPr="00565E7A" w14:paraId="47B694C2" w14:textId="77777777" w:rsidTr="0073495D">
        <w:trPr>
          <w:trHeight w:val="300"/>
        </w:trPr>
        <w:tc>
          <w:tcPr>
            <w:tcW w:w="1384" w:type="dxa"/>
            <w:hideMark/>
          </w:tcPr>
          <w:p w14:paraId="35391D3C" w14:textId="77777777" w:rsidR="0073495D" w:rsidRPr="003D780C" w:rsidRDefault="0073495D">
            <w:r w:rsidRPr="003D780C">
              <w:t>KU955590.1*</w:t>
            </w:r>
          </w:p>
        </w:tc>
        <w:tc>
          <w:tcPr>
            <w:tcW w:w="3402" w:type="dxa"/>
            <w:hideMark/>
          </w:tcPr>
          <w:p w14:paraId="6B236534" w14:textId="77777777" w:rsidR="0073495D" w:rsidRPr="00565E7A" w:rsidRDefault="0073495D">
            <w:r w:rsidRPr="00565E7A">
              <w:t>Z16019</w:t>
            </w:r>
          </w:p>
        </w:tc>
        <w:tc>
          <w:tcPr>
            <w:tcW w:w="1701" w:type="dxa"/>
            <w:hideMark/>
          </w:tcPr>
          <w:p w14:paraId="47EE76FF" w14:textId="77777777" w:rsidR="0073495D" w:rsidRPr="00565E7A" w:rsidRDefault="0073495D">
            <w:r w:rsidRPr="00565E7A">
              <w:t>China</w:t>
            </w:r>
          </w:p>
        </w:tc>
        <w:tc>
          <w:tcPr>
            <w:tcW w:w="1006" w:type="dxa"/>
            <w:hideMark/>
          </w:tcPr>
          <w:p w14:paraId="2257FF43" w14:textId="77777777" w:rsidR="0073495D" w:rsidRPr="00565E7A" w:rsidRDefault="0073495D">
            <w:r w:rsidRPr="00565E7A">
              <w:t>2016</w:t>
            </w:r>
          </w:p>
        </w:tc>
        <w:tc>
          <w:tcPr>
            <w:tcW w:w="1687" w:type="dxa"/>
            <w:hideMark/>
          </w:tcPr>
          <w:p w14:paraId="24E87306" w14:textId="77777777" w:rsidR="0073495D" w:rsidRPr="00565E7A" w:rsidRDefault="0073495D">
            <w:pPr>
              <w:rPr>
                <w:i/>
                <w:iCs/>
              </w:rPr>
            </w:pPr>
            <w:r w:rsidRPr="00565E7A">
              <w:rPr>
                <w:i/>
                <w:iCs/>
              </w:rPr>
              <w:t>Homo sapiens</w:t>
            </w:r>
          </w:p>
        </w:tc>
        <w:tc>
          <w:tcPr>
            <w:tcW w:w="1985" w:type="dxa"/>
            <w:hideMark/>
          </w:tcPr>
          <w:p w14:paraId="0491842D" w14:textId="77777777" w:rsidR="0073495D" w:rsidRPr="00565E7A" w:rsidRDefault="0073495D">
            <w:r w:rsidRPr="00565E7A">
              <w:t>-</w:t>
            </w:r>
          </w:p>
        </w:tc>
        <w:tc>
          <w:tcPr>
            <w:tcW w:w="1134" w:type="dxa"/>
            <w:hideMark/>
          </w:tcPr>
          <w:p w14:paraId="5D886167" w14:textId="77777777" w:rsidR="0073495D" w:rsidRPr="00565E7A" w:rsidRDefault="0073495D">
            <w:r w:rsidRPr="00565E7A">
              <w:t>10569</w:t>
            </w:r>
          </w:p>
        </w:tc>
        <w:tc>
          <w:tcPr>
            <w:tcW w:w="903" w:type="dxa"/>
            <w:hideMark/>
          </w:tcPr>
          <w:p w14:paraId="540D88F4" w14:textId="77777777" w:rsidR="0073495D" w:rsidRPr="00565E7A" w:rsidRDefault="0073495D">
            <w:r w:rsidRPr="00565E7A">
              <w:t>44</w:t>
            </w:r>
          </w:p>
        </w:tc>
        <w:tc>
          <w:tcPr>
            <w:tcW w:w="972" w:type="dxa"/>
            <w:hideMark/>
          </w:tcPr>
          <w:p w14:paraId="264BDEFF" w14:textId="77777777" w:rsidR="0073495D" w:rsidRPr="00565E7A" w:rsidRDefault="0073495D">
            <w:r w:rsidRPr="00565E7A">
              <w:t>253</w:t>
            </w:r>
          </w:p>
        </w:tc>
      </w:tr>
      <w:tr w:rsidR="0073495D" w:rsidRPr="00565E7A" w14:paraId="5BFA5BFB" w14:textId="77777777" w:rsidTr="0073495D">
        <w:trPr>
          <w:trHeight w:val="300"/>
        </w:trPr>
        <w:tc>
          <w:tcPr>
            <w:tcW w:w="1384" w:type="dxa"/>
            <w:hideMark/>
          </w:tcPr>
          <w:p w14:paraId="4275B230" w14:textId="77777777" w:rsidR="0073495D" w:rsidRPr="003D780C" w:rsidRDefault="0073495D">
            <w:r w:rsidRPr="003D780C">
              <w:t>KU963574.1</w:t>
            </w:r>
          </w:p>
        </w:tc>
        <w:tc>
          <w:tcPr>
            <w:tcW w:w="3402" w:type="dxa"/>
            <w:hideMark/>
          </w:tcPr>
          <w:p w14:paraId="3841C1DE" w14:textId="77777777" w:rsidR="0073495D" w:rsidRPr="003D780C" w:rsidRDefault="0073495D">
            <w:r w:rsidRPr="003D780C">
              <w:t>ZIKV/Homo sapiens/NGA/IbH-30656_SM21V1-V3/1968</w:t>
            </w:r>
          </w:p>
        </w:tc>
        <w:tc>
          <w:tcPr>
            <w:tcW w:w="1701" w:type="dxa"/>
            <w:hideMark/>
          </w:tcPr>
          <w:p w14:paraId="4DB720BD" w14:textId="77777777" w:rsidR="0073495D" w:rsidRPr="00565E7A" w:rsidRDefault="0073495D">
            <w:r w:rsidRPr="00565E7A">
              <w:t>Nigeria</w:t>
            </w:r>
          </w:p>
        </w:tc>
        <w:tc>
          <w:tcPr>
            <w:tcW w:w="1006" w:type="dxa"/>
            <w:hideMark/>
          </w:tcPr>
          <w:p w14:paraId="056FCA41" w14:textId="77777777" w:rsidR="0073495D" w:rsidRPr="00565E7A" w:rsidRDefault="0073495D">
            <w:r w:rsidRPr="00565E7A">
              <w:t>1968</w:t>
            </w:r>
          </w:p>
        </w:tc>
        <w:tc>
          <w:tcPr>
            <w:tcW w:w="1687" w:type="dxa"/>
            <w:hideMark/>
          </w:tcPr>
          <w:p w14:paraId="2CAEE00E" w14:textId="77777777" w:rsidR="0073495D" w:rsidRPr="00565E7A" w:rsidRDefault="0073495D">
            <w:pPr>
              <w:rPr>
                <w:i/>
                <w:iCs/>
              </w:rPr>
            </w:pPr>
            <w:r w:rsidRPr="00565E7A">
              <w:rPr>
                <w:i/>
                <w:iCs/>
              </w:rPr>
              <w:t>Homo sapiens</w:t>
            </w:r>
          </w:p>
        </w:tc>
        <w:tc>
          <w:tcPr>
            <w:tcW w:w="1985" w:type="dxa"/>
            <w:hideMark/>
          </w:tcPr>
          <w:p w14:paraId="4BD634A7" w14:textId="77777777" w:rsidR="0073495D" w:rsidRPr="00565E7A" w:rsidRDefault="0073495D">
            <w:r w:rsidRPr="00565E7A">
              <w:t>Suckling mouse (x21), Vero (x4)</w:t>
            </w:r>
          </w:p>
        </w:tc>
        <w:tc>
          <w:tcPr>
            <w:tcW w:w="1134" w:type="dxa"/>
            <w:hideMark/>
          </w:tcPr>
          <w:p w14:paraId="73AED404" w14:textId="77777777" w:rsidR="0073495D" w:rsidRPr="00565E7A" w:rsidRDefault="0073495D">
            <w:r w:rsidRPr="00565E7A">
              <w:t>10442</w:t>
            </w:r>
          </w:p>
        </w:tc>
        <w:tc>
          <w:tcPr>
            <w:tcW w:w="903" w:type="dxa"/>
            <w:hideMark/>
          </w:tcPr>
          <w:p w14:paraId="15088622" w14:textId="77777777" w:rsidR="0073495D" w:rsidRPr="00565E7A" w:rsidRDefault="0073495D">
            <w:r w:rsidRPr="00565E7A">
              <w:t>126</w:t>
            </w:r>
          </w:p>
        </w:tc>
        <w:tc>
          <w:tcPr>
            <w:tcW w:w="972" w:type="dxa"/>
            <w:hideMark/>
          </w:tcPr>
          <w:p w14:paraId="030E7064" w14:textId="77777777" w:rsidR="0073495D" w:rsidRPr="00565E7A" w:rsidRDefault="0073495D">
            <w:r w:rsidRPr="00565E7A">
              <w:t>62</w:t>
            </w:r>
          </w:p>
        </w:tc>
      </w:tr>
      <w:tr w:rsidR="0073495D" w:rsidRPr="00565E7A" w14:paraId="4BC4D8D2" w14:textId="77777777" w:rsidTr="0073495D">
        <w:trPr>
          <w:trHeight w:val="315"/>
        </w:trPr>
        <w:tc>
          <w:tcPr>
            <w:tcW w:w="1384" w:type="dxa"/>
            <w:noWrap/>
            <w:hideMark/>
          </w:tcPr>
          <w:p w14:paraId="2EA79A1B" w14:textId="77777777" w:rsidR="0073495D" w:rsidRPr="003D780C" w:rsidRDefault="0073495D">
            <w:r w:rsidRPr="003D780C">
              <w:t>KU761564.1*</w:t>
            </w:r>
          </w:p>
        </w:tc>
        <w:tc>
          <w:tcPr>
            <w:tcW w:w="3402" w:type="dxa"/>
            <w:hideMark/>
          </w:tcPr>
          <w:p w14:paraId="6ECFDA31" w14:textId="77777777" w:rsidR="0073495D" w:rsidRPr="003D780C" w:rsidRDefault="0073495D">
            <w:r w:rsidRPr="003D780C">
              <w:t>GDZ16001</w:t>
            </w:r>
          </w:p>
        </w:tc>
        <w:tc>
          <w:tcPr>
            <w:tcW w:w="1701" w:type="dxa"/>
            <w:hideMark/>
          </w:tcPr>
          <w:p w14:paraId="36F28895" w14:textId="77777777" w:rsidR="0073495D" w:rsidRPr="00565E7A" w:rsidRDefault="0073495D">
            <w:r w:rsidRPr="00565E7A">
              <w:t xml:space="preserve">China (South America to </w:t>
            </w:r>
            <w:proofErr w:type="spellStart"/>
            <w:r w:rsidRPr="00565E7A">
              <w:t>Guandong</w:t>
            </w:r>
            <w:proofErr w:type="spellEnd"/>
            <w:r w:rsidRPr="00565E7A">
              <w:t>)</w:t>
            </w:r>
          </w:p>
        </w:tc>
        <w:tc>
          <w:tcPr>
            <w:tcW w:w="1006" w:type="dxa"/>
            <w:hideMark/>
          </w:tcPr>
          <w:p w14:paraId="116E7C7F" w14:textId="77777777" w:rsidR="0073495D" w:rsidRPr="00565E7A" w:rsidRDefault="0073495D">
            <w:r w:rsidRPr="00565E7A">
              <w:t>2016</w:t>
            </w:r>
          </w:p>
        </w:tc>
        <w:tc>
          <w:tcPr>
            <w:tcW w:w="1687" w:type="dxa"/>
            <w:hideMark/>
          </w:tcPr>
          <w:p w14:paraId="56AAC8BC" w14:textId="77777777" w:rsidR="0073495D" w:rsidRPr="00565E7A" w:rsidRDefault="0073495D">
            <w:pPr>
              <w:rPr>
                <w:i/>
                <w:iCs/>
              </w:rPr>
            </w:pPr>
            <w:r w:rsidRPr="00565E7A">
              <w:rPr>
                <w:i/>
                <w:iCs/>
              </w:rPr>
              <w:t>Homo sapiens</w:t>
            </w:r>
            <w:r w:rsidRPr="00565E7A">
              <w:t xml:space="preserve"> (saliva)</w:t>
            </w:r>
          </w:p>
        </w:tc>
        <w:tc>
          <w:tcPr>
            <w:tcW w:w="1985" w:type="dxa"/>
            <w:hideMark/>
          </w:tcPr>
          <w:p w14:paraId="70E3C1C4" w14:textId="77777777" w:rsidR="0073495D" w:rsidRPr="00565E7A" w:rsidRDefault="0073495D">
            <w:r w:rsidRPr="00565E7A">
              <w:t>-</w:t>
            </w:r>
          </w:p>
        </w:tc>
        <w:tc>
          <w:tcPr>
            <w:tcW w:w="1134" w:type="dxa"/>
            <w:hideMark/>
          </w:tcPr>
          <w:p w14:paraId="6C8D6480" w14:textId="77777777" w:rsidR="0073495D" w:rsidRPr="00565E7A" w:rsidRDefault="0073495D">
            <w:r w:rsidRPr="00565E7A">
              <w:t>10401</w:t>
            </w:r>
          </w:p>
        </w:tc>
        <w:tc>
          <w:tcPr>
            <w:tcW w:w="903" w:type="dxa"/>
            <w:hideMark/>
          </w:tcPr>
          <w:p w14:paraId="07557CB6" w14:textId="77777777" w:rsidR="0073495D" w:rsidRPr="00565E7A" w:rsidRDefault="0073495D">
            <w:r w:rsidRPr="00565E7A">
              <w:t>48</w:t>
            </w:r>
          </w:p>
        </w:tc>
        <w:tc>
          <w:tcPr>
            <w:tcW w:w="972" w:type="dxa"/>
            <w:hideMark/>
          </w:tcPr>
          <w:p w14:paraId="759E0F7B" w14:textId="77777777" w:rsidR="0073495D" w:rsidRPr="00565E7A" w:rsidRDefault="0073495D">
            <w:r w:rsidRPr="00565E7A">
              <w:t>81</w:t>
            </w:r>
          </w:p>
        </w:tc>
      </w:tr>
      <w:tr w:rsidR="0073495D" w:rsidRPr="00565E7A" w14:paraId="7708F126" w14:textId="77777777" w:rsidTr="0073495D">
        <w:trPr>
          <w:trHeight w:val="600"/>
        </w:trPr>
        <w:tc>
          <w:tcPr>
            <w:tcW w:w="1384" w:type="dxa"/>
            <w:noWrap/>
            <w:hideMark/>
          </w:tcPr>
          <w:p w14:paraId="59BEC2EF" w14:textId="77777777" w:rsidR="0073495D" w:rsidRPr="003D780C" w:rsidRDefault="0073495D" w:rsidP="00DD1843">
            <w:r w:rsidRPr="003D780C">
              <w:lastRenderedPageBreak/>
              <w:t xml:space="preserve">KU312312.1* </w:t>
            </w:r>
            <w:r w:rsidRPr="003D780C">
              <w:fldChar w:fldCharType="begin"/>
            </w:r>
            <w:r w:rsidRPr="003D780C">
              <w:instrText xml:space="preserve"> ADDIN EN.CITE &lt;EndNote&gt;&lt;Cite&gt;&lt;Author&gt;Enfissi&lt;/Author&gt;&lt;Year&gt;2016&lt;/Year&gt;&lt;RecNum&gt;45&lt;/RecNum&gt;&lt;DisplayText&gt;[19]&lt;/DisplayText&gt;&lt;record&gt;&lt;rec-number&gt;45&lt;/rec-number&gt;&lt;foreign-keys&gt;&lt;key app="EN" db-id="vs5x95tda92stnewxwapt0pdr02ssvxaz0td"&gt;45&lt;/key&gt;&lt;/foreign-keys&gt;&lt;ref-type name="Journal Article"&gt;17&lt;/ref-type&gt;&lt;contributors&gt;&lt;authors&gt;&lt;author&gt;Enfissi, A.&lt;/author&gt;&lt;author&gt;Codrington, J.&lt;/author&gt;&lt;author&gt;Roosblad, J.&lt;/author&gt;&lt;author&gt;Kazanji, M.&lt;/author&gt;&lt;author&gt;Rousset, D.&lt;/author&gt;&lt;/authors&gt;&lt;/contributors&gt;&lt;auth-address&gt;Institut Pasteur de la Guyane, Laboratoire de Virologie, Cayenne, French Guiana, France.&amp;#xD;Laboratory Academisch Ziekenhuis, Paramaribo, Suriname.&amp;#xD;Institut Pasteur de la Guyane, Laboratoire de Virologie, Cayenne, French Guiana, France. Electronic address: drousset@pasteur-cayenne.fr.&lt;/auth-address&gt;&lt;titles&gt;&lt;title&gt;Zika virus genome from the Americas&lt;/title&gt;&lt;secondary-title&gt;Lancet&lt;/secondary-title&gt;&lt;alt-title&gt;Lancet&lt;/alt-title&gt;&lt;/titles&gt;&lt;periodical&gt;&lt;full-title&gt;Lancet&lt;/full-title&gt;&lt;abbr-1&gt;Lancet&lt;/abbr-1&gt;&lt;/periodical&gt;&lt;alt-periodical&gt;&lt;full-title&gt;Lancet&lt;/full-title&gt;&lt;abbr-1&gt;Lancet&lt;/abbr-1&gt;&lt;/alt-periodical&gt;&lt;pages&gt;227-8&lt;/pages&gt;&lt;volume&gt;387&lt;/volume&gt;&lt;number&gt;10015&lt;/number&gt;&lt;keywords&gt;&lt;keyword&gt;Americas/epidemiology&lt;/keyword&gt;&lt;keyword&gt;Genome, Viral/*genetics&lt;/keyword&gt;&lt;keyword&gt;Humans&lt;/keyword&gt;&lt;keyword&gt;Male&lt;/keyword&gt;&lt;keyword&gt;Middle Aged&lt;/keyword&gt;&lt;keyword&gt;Phylogeny&lt;/keyword&gt;&lt;keyword&gt;Suriname/epidemiology&lt;/keyword&gt;&lt;keyword&gt;Zika Virus/*genetics&lt;/keyword&gt;&lt;keyword&gt;Zika Virus Infection/epidemiology/*virology&lt;/keyword&gt;&lt;/keywords&gt;&lt;dates&gt;&lt;year&gt;2016&lt;/year&gt;&lt;pub-dates&gt;&lt;date&gt;Jan 16&lt;/date&gt;&lt;/pub-dates&gt;&lt;/dates&gt;&lt;isbn&gt;1474-547X (Electronic)&amp;#xD;0140-6736 (Linking)&lt;/isbn&gt;&lt;accession-num&gt;26775124&lt;/accession-num&gt;&lt;urls&gt;&lt;related-urls&gt;&lt;url&gt;http://www.ncbi.nlm.nih.gov/pubmed/26775124&lt;/url&gt;&lt;/related-urls&gt;&lt;/urls&gt;&lt;electronic-resource-num&gt;10.1016/S0140-6736(16)00003-9&lt;/electronic-resource-num&gt;&lt;/record&gt;&lt;/Cite&gt;&lt;/EndNote&gt;</w:instrText>
            </w:r>
            <w:r w:rsidRPr="003D780C">
              <w:fldChar w:fldCharType="separate"/>
            </w:r>
            <w:r w:rsidRPr="003D780C">
              <w:rPr>
                <w:noProof/>
              </w:rPr>
              <w:t>[</w:t>
            </w:r>
            <w:hyperlink w:anchor="_ENREF_19" w:tooltip="Enfissi, 2016 #45" w:history="1">
              <w:r w:rsidRPr="003D780C">
                <w:rPr>
                  <w:noProof/>
                </w:rPr>
                <w:t>19</w:t>
              </w:r>
            </w:hyperlink>
            <w:r w:rsidRPr="003D780C">
              <w:rPr>
                <w:noProof/>
              </w:rPr>
              <w:t>]</w:t>
            </w:r>
            <w:r w:rsidRPr="003D780C">
              <w:fldChar w:fldCharType="end"/>
            </w:r>
          </w:p>
        </w:tc>
        <w:tc>
          <w:tcPr>
            <w:tcW w:w="3402" w:type="dxa"/>
            <w:hideMark/>
          </w:tcPr>
          <w:p w14:paraId="06493214" w14:textId="77777777" w:rsidR="0073495D" w:rsidRPr="003D780C" w:rsidRDefault="0073495D">
            <w:r w:rsidRPr="003D780C">
              <w:t>Z1106033</w:t>
            </w:r>
          </w:p>
        </w:tc>
        <w:tc>
          <w:tcPr>
            <w:tcW w:w="1701" w:type="dxa"/>
            <w:hideMark/>
          </w:tcPr>
          <w:p w14:paraId="4112E848" w14:textId="77777777" w:rsidR="0073495D" w:rsidRPr="00565E7A" w:rsidRDefault="0073495D">
            <w:r w:rsidRPr="00565E7A">
              <w:t>Suriname</w:t>
            </w:r>
          </w:p>
        </w:tc>
        <w:tc>
          <w:tcPr>
            <w:tcW w:w="1006" w:type="dxa"/>
            <w:noWrap/>
            <w:hideMark/>
          </w:tcPr>
          <w:p w14:paraId="0D65E2C8" w14:textId="77777777" w:rsidR="0073495D" w:rsidRPr="00565E7A" w:rsidRDefault="0073495D">
            <w:r w:rsidRPr="00565E7A">
              <w:t>2015</w:t>
            </w:r>
          </w:p>
        </w:tc>
        <w:tc>
          <w:tcPr>
            <w:tcW w:w="1687" w:type="dxa"/>
            <w:hideMark/>
          </w:tcPr>
          <w:p w14:paraId="18B9D738" w14:textId="77777777" w:rsidR="0073495D" w:rsidRPr="00565E7A" w:rsidRDefault="0073495D">
            <w:pPr>
              <w:rPr>
                <w:i/>
                <w:iCs/>
              </w:rPr>
            </w:pPr>
            <w:r w:rsidRPr="00565E7A">
              <w:rPr>
                <w:i/>
                <w:iCs/>
              </w:rPr>
              <w:t>Homo sapiens</w:t>
            </w:r>
          </w:p>
        </w:tc>
        <w:tc>
          <w:tcPr>
            <w:tcW w:w="1985" w:type="dxa"/>
            <w:hideMark/>
          </w:tcPr>
          <w:p w14:paraId="2C823A8A" w14:textId="77777777" w:rsidR="0073495D" w:rsidRPr="00565E7A" w:rsidRDefault="0073495D">
            <w:r w:rsidRPr="00565E7A">
              <w:t>-</w:t>
            </w:r>
          </w:p>
        </w:tc>
        <w:tc>
          <w:tcPr>
            <w:tcW w:w="1134" w:type="dxa"/>
            <w:hideMark/>
          </w:tcPr>
          <w:p w14:paraId="1B0C86A5" w14:textId="77777777" w:rsidR="0073495D" w:rsidRPr="00565E7A" w:rsidRDefault="0073495D">
            <w:r w:rsidRPr="00565E7A">
              <w:t>10374</w:t>
            </w:r>
          </w:p>
        </w:tc>
        <w:tc>
          <w:tcPr>
            <w:tcW w:w="903" w:type="dxa"/>
            <w:noWrap/>
            <w:hideMark/>
          </w:tcPr>
          <w:p w14:paraId="4A96187F" w14:textId="77777777" w:rsidR="0073495D" w:rsidRPr="00565E7A" w:rsidRDefault="0073495D">
            <w:r w:rsidRPr="00565E7A">
              <w:t>40</w:t>
            </w:r>
          </w:p>
        </w:tc>
        <w:tc>
          <w:tcPr>
            <w:tcW w:w="972" w:type="dxa"/>
            <w:hideMark/>
          </w:tcPr>
          <w:p w14:paraId="7B368E95" w14:textId="77777777" w:rsidR="0073495D" w:rsidRPr="00565E7A" w:rsidRDefault="0073495D">
            <w:r w:rsidRPr="00565E7A">
              <w:t>62</w:t>
            </w:r>
          </w:p>
        </w:tc>
      </w:tr>
      <w:tr w:rsidR="0073495D" w:rsidRPr="00565E7A" w14:paraId="5A873902" w14:textId="77777777" w:rsidTr="0073495D">
        <w:trPr>
          <w:trHeight w:val="315"/>
        </w:trPr>
        <w:tc>
          <w:tcPr>
            <w:tcW w:w="1384" w:type="dxa"/>
            <w:noWrap/>
            <w:hideMark/>
          </w:tcPr>
          <w:p w14:paraId="2D1824EF" w14:textId="77777777" w:rsidR="0073495D" w:rsidRPr="003D780C" w:rsidRDefault="0073495D" w:rsidP="00DD1843">
            <w:r w:rsidRPr="003D780C">
              <w:t xml:space="preserve">KF383115.1 </w:t>
            </w:r>
            <w:r w:rsidRPr="003D780C">
              <w:fldChar w:fldCharType="begin">
                <w:fldData xml:space="preserve">PEVuZE5vdGU+PENpdGU+PEF1dGhvcj5GYXllPC9BdXRob3I+PFllYXI+MjAxNDwvWWVhcj48UmVj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</w:fldData>
              </w:fldChar>
            </w:r>
            <w:r w:rsidRPr="003D780C">
              <w:instrText xml:space="preserve"> ADDIN EN.CITE </w:instrText>
            </w:r>
            <w:r w:rsidRPr="003D780C">
              <w:fldChar w:fldCharType="begin">
                <w:fldData xml:space="preserve">PEVuZE5vdGU+PENpdGU+PEF1dGhvcj5GYXllPC9BdXRob3I+PFllYXI+MjAxNDwvWWVhcj48UmVj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</w:fldData>
              </w:fldChar>
            </w:r>
            <w:r w:rsidRPr="003D780C">
              <w:instrText xml:space="preserve"> ADDIN EN.CITE.DATA </w:instrText>
            </w:r>
            <w:r w:rsidRPr="003D780C">
              <w:fldChar w:fldCharType="end"/>
            </w:r>
            <w:r w:rsidRPr="003D780C">
              <w:fldChar w:fldCharType="separate"/>
            </w:r>
            <w:r w:rsidRPr="003D780C">
              <w:rPr>
                <w:noProof/>
              </w:rPr>
              <w:t>[</w:t>
            </w:r>
            <w:hyperlink w:anchor="_ENREF_20" w:tooltip="Faye, 2014 #46" w:history="1">
              <w:r w:rsidRPr="003D780C">
                <w:rPr>
                  <w:noProof/>
                </w:rPr>
                <w:t>20</w:t>
              </w:r>
            </w:hyperlink>
            <w:r w:rsidRPr="003D780C">
              <w:rPr>
                <w:noProof/>
              </w:rPr>
              <w:t>]</w:t>
            </w:r>
            <w:r w:rsidRPr="003D780C">
              <w:fldChar w:fldCharType="end"/>
            </w:r>
          </w:p>
        </w:tc>
        <w:tc>
          <w:tcPr>
            <w:tcW w:w="3402" w:type="dxa"/>
            <w:hideMark/>
          </w:tcPr>
          <w:p w14:paraId="124DAE7B" w14:textId="77777777" w:rsidR="0073495D" w:rsidRPr="003D780C" w:rsidRDefault="0073495D">
            <w:r w:rsidRPr="003D780C">
              <w:t>ArB1362</w:t>
            </w:r>
          </w:p>
        </w:tc>
        <w:tc>
          <w:tcPr>
            <w:tcW w:w="1701" w:type="dxa"/>
            <w:noWrap/>
            <w:hideMark/>
          </w:tcPr>
          <w:p w14:paraId="492B6D5D" w14:textId="77777777" w:rsidR="0073495D" w:rsidRPr="00565E7A" w:rsidRDefault="0073495D">
            <w:r w:rsidRPr="00565E7A">
              <w:t>Central African Republic</w:t>
            </w:r>
          </w:p>
        </w:tc>
        <w:tc>
          <w:tcPr>
            <w:tcW w:w="1006" w:type="dxa"/>
            <w:noWrap/>
            <w:hideMark/>
          </w:tcPr>
          <w:p w14:paraId="220F69F8" w14:textId="77777777" w:rsidR="0073495D" w:rsidRPr="00565E7A" w:rsidRDefault="0073495D">
            <w:r w:rsidRPr="00565E7A">
              <w:t>1968</w:t>
            </w:r>
          </w:p>
        </w:tc>
        <w:tc>
          <w:tcPr>
            <w:tcW w:w="1687" w:type="dxa"/>
            <w:noWrap/>
            <w:hideMark/>
          </w:tcPr>
          <w:p w14:paraId="4461191F" w14:textId="77777777" w:rsidR="0073495D" w:rsidRPr="00565E7A" w:rsidRDefault="0073495D">
            <w:pPr>
              <w:rPr>
                <w:i/>
                <w:iCs/>
              </w:rPr>
            </w:pPr>
            <w:proofErr w:type="spellStart"/>
            <w:r w:rsidRPr="00565E7A">
              <w:rPr>
                <w:i/>
                <w:iCs/>
              </w:rPr>
              <w:t>Aedes</w:t>
            </w:r>
            <w:proofErr w:type="spellEnd"/>
            <w:r w:rsidRPr="00565E7A">
              <w:rPr>
                <w:i/>
                <w:iCs/>
              </w:rPr>
              <w:t xml:space="preserve"> </w:t>
            </w:r>
            <w:proofErr w:type="spellStart"/>
            <w:r w:rsidRPr="00565E7A">
              <w:rPr>
                <w:i/>
                <w:iCs/>
              </w:rPr>
              <w:t>africanus</w:t>
            </w:r>
            <w:proofErr w:type="spellEnd"/>
          </w:p>
        </w:tc>
        <w:tc>
          <w:tcPr>
            <w:tcW w:w="1985" w:type="dxa"/>
            <w:noWrap/>
            <w:hideMark/>
          </w:tcPr>
          <w:p w14:paraId="5C0DA5C8" w14:textId="77777777" w:rsidR="0073495D" w:rsidRPr="00565E7A" w:rsidRDefault="0073495D">
            <w:r w:rsidRPr="00565E7A">
              <w:t>-</w:t>
            </w:r>
          </w:p>
        </w:tc>
        <w:tc>
          <w:tcPr>
            <w:tcW w:w="1134" w:type="dxa"/>
            <w:noWrap/>
            <w:hideMark/>
          </w:tcPr>
          <w:p w14:paraId="129DDC99" w14:textId="77777777" w:rsidR="0073495D" w:rsidRPr="00565E7A" w:rsidRDefault="0073495D">
            <w:r w:rsidRPr="00565E7A">
              <w:t>10272</w:t>
            </w:r>
          </w:p>
        </w:tc>
        <w:tc>
          <w:tcPr>
            <w:tcW w:w="903" w:type="dxa"/>
            <w:noWrap/>
            <w:hideMark/>
          </w:tcPr>
          <w:p w14:paraId="4D24A57C" w14:textId="77777777" w:rsidR="0073495D" w:rsidRPr="00565E7A" w:rsidRDefault="0073495D">
            <w:r w:rsidRPr="00565E7A">
              <w:t>-</w:t>
            </w:r>
          </w:p>
        </w:tc>
        <w:tc>
          <w:tcPr>
            <w:tcW w:w="972" w:type="dxa"/>
            <w:noWrap/>
            <w:hideMark/>
          </w:tcPr>
          <w:p w14:paraId="11ED5FF7" w14:textId="77777777" w:rsidR="0073495D" w:rsidRPr="00565E7A" w:rsidRDefault="0073495D">
            <w:r w:rsidRPr="00565E7A">
              <w:t>-</w:t>
            </w:r>
          </w:p>
        </w:tc>
      </w:tr>
      <w:tr w:rsidR="0073495D" w:rsidRPr="00565E7A" w14:paraId="4618523B" w14:textId="77777777" w:rsidTr="0073495D">
        <w:trPr>
          <w:trHeight w:val="315"/>
        </w:trPr>
        <w:tc>
          <w:tcPr>
            <w:tcW w:w="1384" w:type="dxa"/>
            <w:noWrap/>
            <w:hideMark/>
          </w:tcPr>
          <w:p w14:paraId="10A2D700" w14:textId="77777777" w:rsidR="0073495D" w:rsidRPr="003D780C" w:rsidRDefault="0073495D">
            <w:r w:rsidRPr="003D780C">
              <w:t xml:space="preserve">KF383116.1 </w:t>
            </w:r>
            <w:r w:rsidRPr="003D780C">
              <w:fldChar w:fldCharType="begin">
                <w:fldData xml:space="preserve">PEVuZE5vdGU+PENpdGU+PEF1dGhvcj5GYXllPC9BdXRob3I+PFllYXI+MjAxNDwvWWVhcj48UmVj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</w:fldData>
              </w:fldChar>
            </w:r>
            <w:r w:rsidRPr="003D780C">
              <w:instrText xml:space="preserve"> ADDIN EN.CITE </w:instrText>
            </w:r>
            <w:r w:rsidRPr="003D780C">
              <w:fldChar w:fldCharType="begin">
                <w:fldData xml:space="preserve">PEVuZE5vdGU+PENpdGU+PEF1dGhvcj5GYXllPC9BdXRob3I+PFllYXI+MjAxNDwvWWVhcj48UmVj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</w:fldData>
              </w:fldChar>
            </w:r>
            <w:r w:rsidRPr="003D780C">
              <w:instrText xml:space="preserve"> ADDIN EN.CITE.DATA </w:instrText>
            </w:r>
            <w:r w:rsidRPr="003D780C">
              <w:fldChar w:fldCharType="end"/>
            </w:r>
            <w:r w:rsidRPr="003D780C">
              <w:fldChar w:fldCharType="separate"/>
            </w:r>
            <w:r w:rsidRPr="003D780C">
              <w:rPr>
                <w:noProof/>
              </w:rPr>
              <w:t>[</w:t>
            </w:r>
            <w:hyperlink w:anchor="_ENREF_20" w:tooltip="Faye, 2014 #46" w:history="1">
              <w:r w:rsidRPr="003D780C">
                <w:rPr>
                  <w:noProof/>
                </w:rPr>
                <w:t>20</w:t>
              </w:r>
            </w:hyperlink>
            <w:r w:rsidRPr="003D780C">
              <w:rPr>
                <w:noProof/>
              </w:rPr>
              <w:t>]</w:t>
            </w:r>
            <w:r w:rsidRPr="003D780C">
              <w:fldChar w:fldCharType="end"/>
            </w:r>
          </w:p>
          <w:p w14:paraId="521EC33C" w14:textId="77777777" w:rsidR="0073495D" w:rsidRPr="003D780C" w:rsidRDefault="0073495D"/>
        </w:tc>
        <w:tc>
          <w:tcPr>
            <w:tcW w:w="3402" w:type="dxa"/>
            <w:hideMark/>
          </w:tcPr>
          <w:p w14:paraId="0134C365" w14:textId="77777777" w:rsidR="0073495D" w:rsidRPr="003D780C" w:rsidRDefault="0073495D">
            <w:r w:rsidRPr="003D780C">
              <w:t>ArD7117</w:t>
            </w:r>
          </w:p>
        </w:tc>
        <w:tc>
          <w:tcPr>
            <w:tcW w:w="1701" w:type="dxa"/>
            <w:noWrap/>
            <w:hideMark/>
          </w:tcPr>
          <w:p w14:paraId="6038B110" w14:textId="77777777" w:rsidR="0073495D" w:rsidRPr="00565E7A" w:rsidRDefault="0073495D">
            <w:r w:rsidRPr="00565E7A">
              <w:t>Senegal</w:t>
            </w:r>
          </w:p>
        </w:tc>
        <w:tc>
          <w:tcPr>
            <w:tcW w:w="1006" w:type="dxa"/>
            <w:noWrap/>
            <w:hideMark/>
          </w:tcPr>
          <w:p w14:paraId="79ED9591" w14:textId="77777777" w:rsidR="0073495D" w:rsidRPr="00565E7A" w:rsidRDefault="0073495D">
            <w:r w:rsidRPr="00565E7A">
              <w:t>1968</w:t>
            </w:r>
          </w:p>
        </w:tc>
        <w:tc>
          <w:tcPr>
            <w:tcW w:w="1687" w:type="dxa"/>
            <w:noWrap/>
            <w:hideMark/>
          </w:tcPr>
          <w:p w14:paraId="2A8FD06A" w14:textId="77777777" w:rsidR="0073495D" w:rsidRPr="00565E7A" w:rsidRDefault="0073495D">
            <w:pPr>
              <w:rPr>
                <w:i/>
                <w:iCs/>
              </w:rPr>
            </w:pPr>
            <w:proofErr w:type="spellStart"/>
            <w:r w:rsidRPr="00565E7A">
              <w:rPr>
                <w:i/>
                <w:iCs/>
              </w:rPr>
              <w:t>Aedes</w:t>
            </w:r>
            <w:proofErr w:type="spellEnd"/>
            <w:r w:rsidRPr="00565E7A">
              <w:rPr>
                <w:i/>
                <w:iCs/>
              </w:rPr>
              <w:t xml:space="preserve"> </w:t>
            </w:r>
            <w:proofErr w:type="spellStart"/>
            <w:r w:rsidRPr="00565E7A">
              <w:rPr>
                <w:i/>
                <w:iCs/>
              </w:rPr>
              <w:t>luteocephalus</w:t>
            </w:r>
            <w:proofErr w:type="spellEnd"/>
          </w:p>
        </w:tc>
        <w:tc>
          <w:tcPr>
            <w:tcW w:w="1985" w:type="dxa"/>
            <w:noWrap/>
            <w:hideMark/>
          </w:tcPr>
          <w:p w14:paraId="6A3B4C58" w14:textId="77777777" w:rsidR="0073495D" w:rsidRPr="00565E7A" w:rsidRDefault="0073495D">
            <w:r w:rsidRPr="00565E7A">
              <w:t>-</w:t>
            </w:r>
          </w:p>
        </w:tc>
        <w:tc>
          <w:tcPr>
            <w:tcW w:w="1134" w:type="dxa"/>
            <w:noWrap/>
            <w:hideMark/>
          </w:tcPr>
          <w:p w14:paraId="7FECC400" w14:textId="77777777" w:rsidR="0073495D" w:rsidRPr="00565E7A" w:rsidRDefault="0073495D">
            <w:r w:rsidRPr="00565E7A">
              <w:t>10272</w:t>
            </w:r>
          </w:p>
        </w:tc>
        <w:tc>
          <w:tcPr>
            <w:tcW w:w="903" w:type="dxa"/>
            <w:noWrap/>
            <w:hideMark/>
          </w:tcPr>
          <w:p w14:paraId="392833C1" w14:textId="77777777" w:rsidR="0073495D" w:rsidRPr="00565E7A" w:rsidRDefault="0073495D">
            <w:r w:rsidRPr="00565E7A">
              <w:t>-</w:t>
            </w:r>
          </w:p>
        </w:tc>
        <w:tc>
          <w:tcPr>
            <w:tcW w:w="972" w:type="dxa"/>
            <w:noWrap/>
            <w:hideMark/>
          </w:tcPr>
          <w:p w14:paraId="5656416A" w14:textId="77777777" w:rsidR="0073495D" w:rsidRPr="00565E7A" w:rsidRDefault="0073495D">
            <w:r w:rsidRPr="00565E7A">
              <w:t>-</w:t>
            </w:r>
          </w:p>
        </w:tc>
      </w:tr>
      <w:tr w:rsidR="0073495D" w:rsidRPr="00565E7A" w14:paraId="477FCDA6" w14:textId="77777777" w:rsidTr="0073495D">
        <w:trPr>
          <w:trHeight w:val="600"/>
        </w:trPr>
        <w:tc>
          <w:tcPr>
            <w:tcW w:w="1384" w:type="dxa"/>
            <w:noWrap/>
          </w:tcPr>
          <w:p w14:paraId="2E17694B" w14:textId="77777777" w:rsidR="0073495D" w:rsidRPr="003D780C" w:rsidRDefault="0073495D" w:rsidP="00DD1843">
            <w:r w:rsidRPr="003D780C">
              <w:t xml:space="preserve">KF383117.1 </w:t>
            </w:r>
            <w:r w:rsidRPr="003D780C">
              <w:fldChar w:fldCharType="begin">
                <w:fldData xml:space="preserve">PEVuZE5vdGU+PENpdGU+PEF1dGhvcj5GYXllPC9BdXRob3I+PFllYXI+MjAxNDwvWWVhcj48UmVj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</w:fldData>
              </w:fldChar>
            </w:r>
            <w:r w:rsidRPr="003D780C">
              <w:instrText xml:space="preserve"> ADDIN EN.CITE </w:instrText>
            </w:r>
            <w:r w:rsidRPr="003D780C">
              <w:fldChar w:fldCharType="begin">
                <w:fldData xml:space="preserve">PEVuZE5vdGU+PENpdGU+PEF1dGhvcj5GYXllPC9BdXRob3I+PFllYXI+MjAxNDwvWWVhcj48UmVj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</w:fldData>
              </w:fldChar>
            </w:r>
            <w:r w:rsidRPr="003D780C">
              <w:instrText xml:space="preserve"> ADDIN EN.CITE.DATA </w:instrText>
            </w:r>
            <w:r w:rsidRPr="003D780C">
              <w:fldChar w:fldCharType="end"/>
            </w:r>
            <w:r w:rsidRPr="003D780C">
              <w:fldChar w:fldCharType="separate"/>
            </w:r>
            <w:r w:rsidRPr="003D780C">
              <w:rPr>
                <w:noProof/>
              </w:rPr>
              <w:t>[</w:t>
            </w:r>
            <w:hyperlink w:anchor="_ENREF_20" w:tooltip="Faye, 2014 #46" w:history="1">
              <w:r w:rsidRPr="003D780C">
                <w:rPr>
                  <w:noProof/>
                </w:rPr>
                <w:t>20</w:t>
              </w:r>
            </w:hyperlink>
            <w:r w:rsidRPr="003D780C">
              <w:rPr>
                <w:noProof/>
              </w:rPr>
              <w:t>]</w:t>
            </w:r>
            <w:r w:rsidRPr="003D780C">
              <w:fldChar w:fldCharType="end"/>
            </w:r>
          </w:p>
        </w:tc>
        <w:tc>
          <w:tcPr>
            <w:tcW w:w="3402" w:type="dxa"/>
          </w:tcPr>
          <w:p w14:paraId="532F1D24" w14:textId="77777777" w:rsidR="0073495D" w:rsidRPr="003D780C" w:rsidRDefault="0073495D">
            <w:r w:rsidRPr="003D780C">
              <w:t>ArD128000</w:t>
            </w:r>
          </w:p>
        </w:tc>
        <w:tc>
          <w:tcPr>
            <w:tcW w:w="1701" w:type="dxa"/>
          </w:tcPr>
          <w:p w14:paraId="517DBF13" w14:textId="77777777" w:rsidR="0073495D" w:rsidRPr="00565E7A" w:rsidRDefault="0073495D">
            <w:r w:rsidRPr="00565E7A">
              <w:t>Senegal</w:t>
            </w:r>
          </w:p>
        </w:tc>
        <w:tc>
          <w:tcPr>
            <w:tcW w:w="1006" w:type="dxa"/>
            <w:noWrap/>
          </w:tcPr>
          <w:p w14:paraId="6018234D" w14:textId="77777777" w:rsidR="0073495D" w:rsidRPr="00565E7A" w:rsidRDefault="0073495D">
            <w:r w:rsidRPr="00565E7A">
              <w:t>1997</w:t>
            </w:r>
          </w:p>
        </w:tc>
        <w:tc>
          <w:tcPr>
            <w:tcW w:w="1687" w:type="dxa"/>
          </w:tcPr>
          <w:p w14:paraId="190F344A" w14:textId="77777777" w:rsidR="0073495D" w:rsidRPr="00565E7A" w:rsidRDefault="0073495D">
            <w:pPr>
              <w:rPr>
                <w:i/>
                <w:iCs/>
              </w:rPr>
            </w:pPr>
            <w:proofErr w:type="spellStart"/>
            <w:r w:rsidRPr="00565E7A">
              <w:rPr>
                <w:i/>
                <w:iCs/>
              </w:rPr>
              <w:t>Aedes</w:t>
            </w:r>
            <w:proofErr w:type="spellEnd"/>
            <w:r w:rsidRPr="00565E7A">
              <w:rPr>
                <w:i/>
                <w:iCs/>
              </w:rPr>
              <w:t xml:space="preserve"> </w:t>
            </w:r>
            <w:proofErr w:type="spellStart"/>
            <w:r w:rsidRPr="00565E7A">
              <w:rPr>
                <w:i/>
                <w:iCs/>
              </w:rPr>
              <w:t>luteocephalus</w:t>
            </w:r>
            <w:proofErr w:type="spellEnd"/>
          </w:p>
        </w:tc>
        <w:tc>
          <w:tcPr>
            <w:tcW w:w="1985" w:type="dxa"/>
          </w:tcPr>
          <w:p w14:paraId="7755C343" w14:textId="77777777" w:rsidR="0073495D" w:rsidRPr="00565E7A" w:rsidRDefault="0073495D">
            <w:r w:rsidRPr="00565E7A">
              <w:t>-</w:t>
            </w:r>
          </w:p>
        </w:tc>
        <w:tc>
          <w:tcPr>
            <w:tcW w:w="1134" w:type="dxa"/>
          </w:tcPr>
          <w:p w14:paraId="3030CD03" w14:textId="77777777" w:rsidR="0073495D" w:rsidRPr="00565E7A" w:rsidRDefault="0073495D">
            <w:r w:rsidRPr="00565E7A">
              <w:t>10272</w:t>
            </w:r>
          </w:p>
        </w:tc>
        <w:tc>
          <w:tcPr>
            <w:tcW w:w="903" w:type="dxa"/>
            <w:noWrap/>
          </w:tcPr>
          <w:p w14:paraId="5B35C6AD" w14:textId="77777777" w:rsidR="0073495D" w:rsidRPr="00565E7A" w:rsidRDefault="0073495D">
            <w:r w:rsidRPr="00565E7A">
              <w:t>-</w:t>
            </w:r>
          </w:p>
        </w:tc>
        <w:tc>
          <w:tcPr>
            <w:tcW w:w="972" w:type="dxa"/>
          </w:tcPr>
          <w:p w14:paraId="3913CBD7" w14:textId="77777777" w:rsidR="0073495D" w:rsidRPr="00565E7A" w:rsidRDefault="0073495D">
            <w:r w:rsidRPr="00565E7A">
              <w:t>-</w:t>
            </w:r>
          </w:p>
        </w:tc>
      </w:tr>
      <w:tr w:rsidR="0073495D" w:rsidRPr="00565E7A" w14:paraId="0285FE45" w14:textId="77777777" w:rsidTr="0073495D">
        <w:trPr>
          <w:trHeight w:val="600"/>
        </w:trPr>
        <w:tc>
          <w:tcPr>
            <w:tcW w:w="1384" w:type="dxa"/>
            <w:noWrap/>
            <w:hideMark/>
          </w:tcPr>
          <w:p w14:paraId="0D012B48" w14:textId="77777777" w:rsidR="0073495D" w:rsidRPr="003D780C" w:rsidRDefault="0073495D" w:rsidP="00DD1843">
            <w:r w:rsidRPr="003D780C">
              <w:t xml:space="preserve">KF383118.1 </w:t>
            </w:r>
            <w:r w:rsidRPr="003D780C">
              <w:fldChar w:fldCharType="begin">
                <w:fldData xml:space="preserve">PEVuZE5vdGU+PENpdGU+PEF1dGhvcj5GYXllPC9BdXRob3I+PFllYXI+MjAxNDwvWWVhcj48UmVj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</w:fldData>
              </w:fldChar>
            </w:r>
            <w:r w:rsidRPr="003D780C">
              <w:instrText xml:space="preserve"> ADDIN EN.CITE </w:instrText>
            </w:r>
            <w:r w:rsidRPr="003D780C">
              <w:fldChar w:fldCharType="begin">
                <w:fldData xml:space="preserve">PEVuZE5vdGU+PENpdGU+PEF1dGhvcj5GYXllPC9BdXRob3I+PFllYXI+MjAxNDwvWWVhcj48UmVj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</w:fldData>
              </w:fldChar>
            </w:r>
            <w:r w:rsidRPr="003D780C">
              <w:instrText xml:space="preserve"> ADDIN EN.CITE.DATA </w:instrText>
            </w:r>
            <w:r w:rsidRPr="003D780C">
              <w:fldChar w:fldCharType="end"/>
            </w:r>
            <w:r w:rsidRPr="003D780C">
              <w:fldChar w:fldCharType="separate"/>
            </w:r>
            <w:r w:rsidRPr="003D780C">
              <w:rPr>
                <w:noProof/>
              </w:rPr>
              <w:t>[</w:t>
            </w:r>
            <w:hyperlink w:anchor="_ENREF_20" w:tooltip="Faye, 2014 #46" w:history="1">
              <w:r w:rsidRPr="003D780C">
                <w:rPr>
                  <w:noProof/>
                </w:rPr>
                <w:t>20</w:t>
              </w:r>
            </w:hyperlink>
            <w:r w:rsidRPr="003D780C">
              <w:rPr>
                <w:noProof/>
              </w:rPr>
              <w:t>]</w:t>
            </w:r>
            <w:r w:rsidRPr="003D780C">
              <w:fldChar w:fldCharType="end"/>
            </w:r>
          </w:p>
        </w:tc>
        <w:tc>
          <w:tcPr>
            <w:tcW w:w="3402" w:type="dxa"/>
            <w:hideMark/>
          </w:tcPr>
          <w:p w14:paraId="00E611B2" w14:textId="77777777" w:rsidR="0073495D" w:rsidRPr="003D780C" w:rsidRDefault="0073495D">
            <w:r w:rsidRPr="003D780C">
              <w:t>ArD157995</w:t>
            </w:r>
          </w:p>
        </w:tc>
        <w:tc>
          <w:tcPr>
            <w:tcW w:w="1701" w:type="dxa"/>
            <w:hideMark/>
          </w:tcPr>
          <w:p w14:paraId="15419768" w14:textId="77777777" w:rsidR="0073495D" w:rsidRPr="00565E7A" w:rsidRDefault="0073495D">
            <w:r w:rsidRPr="00565E7A">
              <w:t>Senegal</w:t>
            </w:r>
          </w:p>
        </w:tc>
        <w:tc>
          <w:tcPr>
            <w:tcW w:w="1006" w:type="dxa"/>
            <w:noWrap/>
            <w:hideMark/>
          </w:tcPr>
          <w:p w14:paraId="105A3E09" w14:textId="77777777" w:rsidR="0073495D" w:rsidRPr="00565E7A" w:rsidRDefault="0073495D">
            <w:r w:rsidRPr="00565E7A">
              <w:t>2001</w:t>
            </w:r>
          </w:p>
        </w:tc>
        <w:tc>
          <w:tcPr>
            <w:tcW w:w="1687" w:type="dxa"/>
            <w:hideMark/>
          </w:tcPr>
          <w:p w14:paraId="710AA8A9" w14:textId="77777777" w:rsidR="0073495D" w:rsidRPr="00565E7A" w:rsidRDefault="0073495D">
            <w:pPr>
              <w:rPr>
                <w:i/>
                <w:iCs/>
              </w:rPr>
            </w:pPr>
            <w:proofErr w:type="spellStart"/>
            <w:r w:rsidRPr="00565E7A">
              <w:rPr>
                <w:i/>
                <w:iCs/>
              </w:rPr>
              <w:t>Aedes</w:t>
            </w:r>
            <w:proofErr w:type="spellEnd"/>
            <w:r w:rsidRPr="00565E7A">
              <w:rPr>
                <w:i/>
                <w:iCs/>
              </w:rPr>
              <w:t xml:space="preserve"> </w:t>
            </w:r>
            <w:proofErr w:type="spellStart"/>
            <w:r w:rsidRPr="00565E7A">
              <w:rPr>
                <w:i/>
                <w:iCs/>
              </w:rPr>
              <w:t>dalzieli</w:t>
            </w:r>
            <w:proofErr w:type="spellEnd"/>
          </w:p>
        </w:tc>
        <w:tc>
          <w:tcPr>
            <w:tcW w:w="1985" w:type="dxa"/>
            <w:hideMark/>
          </w:tcPr>
          <w:p w14:paraId="40F5453B" w14:textId="77777777" w:rsidR="0073495D" w:rsidRPr="00565E7A" w:rsidRDefault="0073495D">
            <w:r w:rsidRPr="00565E7A">
              <w:t>-</w:t>
            </w:r>
          </w:p>
        </w:tc>
        <w:tc>
          <w:tcPr>
            <w:tcW w:w="1134" w:type="dxa"/>
            <w:hideMark/>
          </w:tcPr>
          <w:p w14:paraId="1C6DC4F9" w14:textId="77777777" w:rsidR="0073495D" w:rsidRPr="00565E7A" w:rsidRDefault="0073495D">
            <w:r w:rsidRPr="00565E7A">
              <w:t>10272</w:t>
            </w:r>
          </w:p>
        </w:tc>
        <w:tc>
          <w:tcPr>
            <w:tcW w:w="903" w:type="dxa"/>
            <w:noWrap/>
            <w:hideMark/>
          </w:tcPr>
          <w:p w14:paraId="3A2A4472" w14:textId="77777777" w:rsidR="0073495D" w:rsidRPr="00565E7A" w:rsidRDefault="0073495D">
            <w:r w:rsidRPr="00565E7A">
              <w:t>-</w:t>
            </w:r>
          </w:p>
        </w:tc>
        <w:tc>
          <w:tcPr>
            <w:tcW w:w="972" w:type="dxa"/>
            <w:hideMark/>
          </w:tcPr>
          <w:p w14:paraId="0290A7E7" w14:textId="77777777" w:rsidR="0073495D" w:rsidRPr="00565E7A" w:rsidRDefault="0073495D">
            <w:r w:rsidRPr="00565E7A">
              <w:t>-</w:t>
            </w:r>
          </w:p>
        </w:tc>
      </w:tr>
      <w:tr w:rsidR="0073495D" w:rsidRPr="00565E7A" w14:paraId="03830959" w14:textId="77777777" w:rsidTr="0073495D">
        <w:trPr>
          <w:trHeight w:val="600"/>
        </w:trPr>
        <w:tc>
          <w:tcPr>
            <w:tcW w:w="1384" w:type="dxa"/>
            <w:noWrap/>
            <w:hideMark/>
          </w:tcPr>
          <w:p w14:paraId="69785D21" w14:textId="77777777" w:rsidR="0073495D" w:rsidRPr="003D780C" w:rsidRDefault="0073495D" w:rsidP="00DD1843">
            <w:r w:rsidRPr="003D780C">
              <w:t xml:space="preserve">KF383119.1 </w:t>
            </w:r>
            <w:r w:rsidRPr="003D780C">
              <w:fldChar w:fldCharType="begin">
                <w:fldData xml:space="preserve">PEVuZE5vdGU+PENpdGU+PEF1dGhvcj5GYXllPC9BdXRob3I+PFllYXI+MjAxNDwvWWVhcj48UmVj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</w:fldData>
              </w:fldChar>
            </w:r>
            <w:r w:rsidRPr="003D780C">
              <w:instrText xml:space="preserve"> ADDIN EN.CITE </w:instrText>
            </w:r>
            <w:r w:rsidRPr="003D780C">
              <w:fldChar w:fldCharType="begin">
                <w:fldData xml:space="preserve">PEVuZE5vdGU+PENpdGU+PEF1dGhvcj5GYXllPC9BdXRob3I+PFllYXI+MjAxNDwvWWVhcj48UmVj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</w:fldData>
              </w:fldChar>
            </w:r>
            <w:r w:rsidRPr="003D780C">
              <w:instrText xml:space="preserve"> ADDIN EN.CITE.DATA </w:instrText>
            </w:r>
            <w:r w:rsidRPr="003D780C">
              <w:fldChar w:fldCharType="end"/>
            </w:r>
            <w:r w:rsidRPr="003D780C">
              <w:fldChar w:fldCharType="separate"/>
            </w:r>
            <w:r w:rsidRPr="003D780C">
              <w:rPr>
                <w:noProof/>
              </w:rPr>
              <w:t>[</w:t>
            </w:r>
            <w:hyperlink w:anchor="_ENREF_20" w:tooltip="Faye, 2014 #46" w:history="1">
              <w:r w:rsidRPr="003D780C">
                <w:rPr>
                  <w:noProof/>
                </w:rPr>
                <w:t>20</w:t>
              </w:r>
            </w:hyperlink>
            <w:r w:rsidRPr="003D780C">
              <w:rPr>
                <w:noProof/>
              </w:rPr>
              <w:t>]</w:t>
            </w:r>
            <w:r w:rsidRPr="003D780C">
              <w:fldChar w:fldCharType="end"/>
            </w:r>
          </w:p>
        </w:tc>
        <w:tc>
          <w:tcPr>
            <w:tcW w:w="3402" w:type="dxa"/>
            <w:hideMark/>
          </w:tcPr>
          <w:p w14:paraId="4999B770" w14:textId="77777777" w:rsidR="0073495D" w:rsidRPr="003D780C" w:rsidRDefault="0073495D">
            <w:r w:rsidRPr="003D780C">
              <w:t>ArD158084</w:t>
            </w:r>
          </w:p>
        </w:tc>
        <w:tc>
          <w:tcPr>
            <w:tcW w:w="1701" w:type="dxa"/>
            <w:hideMark/>
          </w:tcPr>
          <w:p w14:paraId="291F30EF" w14:textId="77777777" w:rsidR="0073495D" w:rsidRPr="00565E7A" w:rsidRDefault="0073495D">
            <w:r w:rsidRPr="00565E7A">
              <w:t>Senegal</w:t>
            </w:r>
          </w:p>
        </w:tc>
        <w:tc>
          <w:tcPr>
            <w:tcW w:w="1006" w:type="dxa"/>
            <w:noWrap/>
            <w:hideMark/>
          </w:tcPr>
          <w:p w14:paraId="2CA51439" w14:textId="77777777" w:rsidR="0073495D" w:rsidRPr="00565E7A" w:rsidRDefault="0073495D">
            <w:r w:rsidRPr="00565E7A">
              <w:t>2001</w:t>
            </w:r>
          </w:p>
        </w:tc>
        <w:tc>
          <w:tcPr>
            <w:tcW w:w="1687" w:type="dxa"/>
            <w:hideMark/>
          </w:tcPr>
          <w:p w14:paraId="5405888D" w14:textId="77777777" w:rsidR="0073495D" w:rsidRPr="00565E7A" w:rsidRDefault="0073495D">
            <w:pPr>
              <w:rPr>
                <w:i/>
                <w:iCs/>
              </w:rPr>
            </w:pPr>
            <w:proofErr w:type="spellStart"/>
            <w:r w:rsidRPr="00565E7A">
              <w:rPr>
                <w:i/>
                <w:iCs/>
              </w:rPr>
              <w:t>Aedes</w:t>
            </w:r>
            <w:proofErr w:type="spellEnd"/>
            <w:r w:rsidRPr="00565E7A">
              <w:rPr>
                <w:i/>
                <w:iCs/>
              </w:rPr>
              <w:t xml:space="preserve"> </w:t>
            </w:r>
            <w:proofErr w:type="spellStart"/>
            <w:r w:rsidRPr="00565E7A">
              <w:rPr>
                <w:i/>
                <w:iCs/>
              </w:rPr>
              <w:t>dalzieli</w:t>
            </w:r>
            <w:proofErr w:type="spellEnd"/>
          </w:p>
        </w:tc>
        <w:tc>
          <w:tcPr>
            <w:tcW w:w="1985" w:type="dxa"/>
            <w:hideMark/>
          </w:tcPr>
          <w:p w14:paraId="73546BC0" w14:textId="77777777" w:rsidR="0073495D" w:rsidRPr="00565E7A" w:rsidRDefault="0073495D">
            <w:r w:rsidRPr="00565E7A">
              <w:t>-</w:t>
            </w:r>
          </w:p>
        </w:tc>
        <w:tc>
          <w:tcPr>
            <w:tcW w:w="1134" w:type="dxa"/>
            <w:hideMark/>
          </w:tcPr>
          <w:p w14:paraId="08B69F7C" w14:textId="77777777" w:rsidR="0073495D" w:rsidRPr="00565E7A" w:rsidRDefault="0073495D">
            <w:r w:rsidRPr="00565E7A">
              <w:t>10272</w:t>
            </w:r>
          </w:p>
        </w:tc>
        <w:tc>
          <w:tcPr>
            <w:tcW w:w="903" w:type="dxa"/>
            <w:noWrap/>
            <w:hideMark/>
          </w:tcPr>
          <w:p w14:paraId="61111FE7" w14:textId="77777777" w:rsidR="0073495D" w:rsidRPr="00565E7A" w:rsidRDefault="0073495D">
            <w:r w:rsidRPr="00565E7A">
              <w:t>-</w:t>
            </w:r>
          </w:p>
        </w:tc>
        <w:tc>
          <w:tcPr>
            <w:tcW w:w="972" w:type="dxa"/>
            <w:hideMark/>
          </w:tcPr>
          <w:p w14:paraId="6901C22C" w14:textId="77777777" w:rsidR="0073495D" w:rsidRPr="00565E7A" w:rsidRDefault="0073495D">
            <w:r w:rsidRPr="00565E7A">
              <w:t>-</w:t>
            </w:r>
          </w:p>
        </w:tc>
      </w:tr>
      <w:tr w:rsidR="0073495D" w:rsidRPr="00565E7A" w14:paraId="1F0B1D95" w14:textId="77777777" w:rsidTr="0073495D">
        <w:trPr>
          <w:trHeight w:val="300"/>
        </w:trPr>
        <w:tc>
          <w:tcPr>
            <w:tcW w:w="1384" w:type="dxa"/>
            <w:hideMark/>
          </w:tcPr>
          <w:p w14:paraId="550A5C5E" w14:textId="77777777" w:rsidR="0073495D" w:rsidRPr="003D780C" w:rsidRDefault="0073495D" w:rsidP="00DD1843">
            <w:r w:rsidRPr="003D780C">
              <w:t xml:space="preserve">EU545988.1* </w:t>
            </w:r>
            <w:r w:rsidRPr="003D780C">
              <w:fldChar w:fldCharType="begin">
                <w:fldData xml:space="preserve">PEVuZE5vdGU+PENpdGU+PEF1dGhvcj5MYW5jaW90dGk8L0F1dGhvcj48WWVhcj4yMDA4PC9ZZWFy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</w:fldData>
              </w:fldChar>
            </w:r>
            <w:r w:rsidRPr="003D780C">
              <w:instrText xml:space="preserve"> ADDIN EN.CITE </w:instrText>
            </w:r>
            <w:r w:rsidRPr="003D780C">
              <w:fldChar w:fldCharType="begin">
                <w:fldData xml:space="preserve">PEVuZE5vdGU+PENpdGU+PEF1dGhvcj5MYW5jaW90dGk8L0F1dGhvcj48WWVhcj4yMDA4PC9ZZWFy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</w:fldData>
              </w:fldChar>
            </w:r>
            <w:r w:rsidRPr="003D780C">
              <w:instrText xml:space="preserve"> ADDIN EN.CITE.DATA </w:instrText>
            </w:r>
            <w:r w:rsidRPr="003D780C">
              <w:fldChar w:fldCharType="end"/>
            </w:r>
            <w:r w:rsidRPr="003D780C">
              <w:fldChar w:fldCharType="separate"/>
            </w:r>
            <w:r w:rsidRPr="003D780C">
              <w:rPr>
                <w:noProof/>
              </w:rPr>
              <w:t>[</w:t>
            </w:r>
            <w:hyperlink w:anchor="_ENREF_21" w:tooltip="Lanciotti, 2008 #47" w:history="1">
              <w:r w:rsidRPr="003D780C">
                <w:rPr>
                  <w:noProof/>
                </w:rPr>
                <w:t>21</w:t>
              </w:r>
            </w:hyperlink>
            <w:r w:rsidRPr="003D780C">
              <w:rPr>
                <w:noProof/>
              </w:rPr>
              <w:t>]</w:t>
            </w:r>
            <w:r w:rsidRPr="003D780C">
              <w:fldChar w:fldCharType="end"/>
            </w:r>
          </w:p>
        </w:tc>
        <w:tc>
          <w:tcPr>
            <w:tcW w:w="3402" w:type="dxa"/>
            <w:hideMark/>
          </w:tcPr>
          <w:p w14:paraId="09867577" w14:textId="77777777" w:rsidR="0073495D" w:rsidRPr="003D780C" w:rsidRDefault="0073495D">
            <w:r w:rsidRPr="003D780C">
              <w:t>ZIKV 2007 epidemic consensus (EC_2007)</w:t>
            </w:r>
          </w:p>
        </w:tc>
        <w:tc>
          <w:tcPr>
            <w:tcW w:w="1701" w:type="dxa"/>
            <w:hideMark/>
          </w:tcPr>
          <w:p w14:paraId="06551E9D" w14:textId="77777777" w:rsidR="0073495D" w:rsidRPr="00565E7A" w:rsidRDefault="0073495D">
            <w:r w:rsidRPr="00565E7A">
              <w:t>Yap Island-Micronesia</w:t>
            </w:r>
          </w:p>
        </w:tc>
        <w:tc>
          <w:tcPr>
            <w:tcW w:w="1006" w:type="dxa"/>
            <w:hideMark/>
          </w:tcPr>
          <w:p w14:paraId="0A843259" w14:textId="77777777" w:rsidR="0073495D" w:rsidRPr="00565E7A" w:rsidRDefault="0073495D">
            <w:r w:rsidRPr="00565E7A">
              <w:t>2007</w:t>
            </w:r>
          </w:p>
        </w:tc>
        <w:tc>
          <w:tcPr>
            <w:tcW w:w="1687" w:type="dxa"/>
            <w:hideMark/>
          </w:tcPr>
          <w:p w14:paraId="0C8C347C" w14:textId="77777777" w:rsidR="0073495D" w:rsidRPr="00565E7A" w:rsidRDefault="0073495D">
            <w:pPr>
              <w:rPr>
                <w:i/>
                <w:iCs/>
              </w:rPr>
            </w:pPr>
            <w:r w:rsidRPr="00565E7A">
              <w:rPr>
                <w:i/>
                <w:iCs/>
              </w:rPr>
              <w:t>Homo sapiens</w:t>
            </w:r>
          </w:p>
        </w:tc>
        <w:tc>
          <w:tcPr>
            <w:tcW w:w="1985" w:type="dxa"/>
            <w:hideMark/>
          </w:tcPr>
          <w:p w14:paraId="79C63CB4" w14:textId="77777777" w:rsidR="0073495D" w:rsidRPr="00565E7A" w:rsidRDefault="0073495D">
            <w:r w:rsidRPr="00565E7A">
              <w:t>-</w:t>
            </w:r>
          </w:p>
        </w:tc>
        <w:tc>
          <w:tcPr>
            <w:tcW w:w="1134" w:type="dxa"/>
            <w:hideMark/>
          </w:tcPr>
          <w:p w14:paraId="4513C66B" w14:textId="77777777" w:rsidR="0073495D" w:rsidRPr="00565E7A" w:rsidRDefault="0073495D">
            <w:r w:rsidRPr="00565E7A">
              <w:t>10272</w:t>
            </w:r>
          </w:p>
        </w:tc>
        <w:tc>
          <w:tcPr>
            <w:tcW w:w="903" w:type="dxa"/>
            <w:hideMark/>
          </w:tcPr>
          <w:p w14:paraId="22AFC89F" w14:textId="77777777" w:rsidR="0073495D" w:rsidRPr="00565E7A" w:rsidRDefault="0073495D">
            <w:r w:rsidRPr="00565E7A">
              <w:t>-</w:t>
            </w:r>
          </w:p>
        </w:tc>
        <w:tc>
          <w:tcPr>
            <w:tcW w:w="972" w:type="dxa"/>
            <w:hideMark/>
          </w:tcPr>
          <w:p w14:paraId="4CB035C1" w14:textId="77777777" w:rsidR="0073495D" w:rsidRPr="00565E7A" w:rsidRDefault="0073495D">
            <w:r w:rsidRPr="00565E7A">
              <w:t>-</w:t>
            </w:r>
          </w:p>
        </w:tc>
      </w:tr>
      <w:tr w:rsidR="0073495D" w:rsidRPr="00565E7A" w14:paraId="5B35C0C5" w14:textId="77777777" w:rsidTr="0073495D">
        <w:trPr>
          <w:trHeight w:val="300"/>
        </w:trPr>
        <w:tc>
          <w:tcPr>
            <w:tcW w:w="1384" w:type="dxa"/>
            <w:hideMark/>
          </w:tcPr>
          <w:p w14:paraId="087AA943" w14:textId="77777777" w:rsidR="0073495D" w:rsidRPr="003D780C" w:rsidRDefault="0073495D" w:rsidP="00DD1843">
            <w:r w:rsidRPr="003D780C">
              <w:t xml:space="preserve">KU501217.1* </w:t>
            </w:r>
            <w:r w:rsidRPr="003D780C">
              <w:fldChar w:fldCharType="begin"/>
            </w:r>
            <w:r w:rsidRPr="003D780C">
              <w:instrText xml:space="preserve"> ADDIN EN.CITE &lt;EndNote&gt;&lt;Cite&gt;&lt;Author&gt;Lanciotti&lt;/Author&gt;&lt;Year&gt;2016&lt;/Year&gt;&lt;RecNum&gt;29&lt;/RecNum&gt;&lt;DisplayText&gt;[14]&lt;/DisplayText&gt;&lt;record&gt;&lt;rec-number&gt;29&lt;/rec-number&gt;&lt;foreign-keys&gt;&lt;key app="EN" db-id="vs5x95tda92stnewxwapt0pdr02ssvxaz0td"&gt;29&lt;/key&gt;&lt;/foreign-keys&gt;&lt;ref-type name="Journal Article"&gt;17&lt;/ref-type&gt;&lt;contributors&gt;&lt;authors&gt;&lt;author&gt;Lanciotti, R. S.&lt;/author&gt;&lt;author&gt;Lambert, A. J.&lt;/author&gt;&lt;author&gt;Holodniy, M.&lt;/author&gt;&lt;author&gt;Saavedra, S.&lt;/author&gt;&lt;author&gt;Signor Ldel, C.&lt;/author&gt;&lt;/authors&gt;&lt;/contributors&gt;&lt;titles&gt;&lt;title&gt;Phylogeny of Zika Virus in Western Hemisphere, 2015&lt;/title&gt;&lt;secondary-title&gt;Emerg Infect Dis&lt;/secondary-title&gt;&lt;alt-title&gt;Emerging infectious diseases&lt;/alt-title&gt;&lt;/titles&gt;&lt;periodical&gt;&lt;full-title&gt;Emerg Infect Dis&lt;/full-title&gt;&lt;abbr-1&gt;Emerging infectious diseases&lt;/abbr-1&gt;&lt;/periodical&gt;&lt;alt-periodical&gt;&lt;full-title&gt;Emerg Infect Dis&lt;/full-title&gt;&lt;abbr-1&gt;Emerging infectious diseases&lt;/abbr-1&gt;&lt;/alt-periodical&gt;&lt;pages&gt;933-5&lt;/pages&gt;&lt;volume&gt;22&lt;/volume&gt;&lt;number&gt;5&lt;/number&gt;&lt;dates&gt;&lt;year&gt;2016&lt;/year&gt;&lt;pub-dates&gt;&lt;date&gt;May&lt;/date&gt;&lt;/pub-dates&gt;&lt;/dates&gt;&lt;isbn&gt;1080-6059 (Electronic)&amp;#xD;1080-6040 (Linking)&lt;/isbn&gt;&lt;accession-num&gt;27088323&lt;/accession-num&gt;&lt;urls&gt;&lt;related-urls&gt;&lt;url&gt;http://www.ncbi.nlm.nih.gov/pubmed/27088323&lt;/url&gt;&lt;/related-urls&gt;&lt;/urls&gt;&lt;custom2&gt;4861537&lt;/custom2&gt;&lt;electronic-resource-num&gt;10.3201/eid2205.160065&lt;/electronic-resource-num&gt;&lt;/record&gt;&lt;/Cite&gt;&lt;/EndNote&gt;</w:instrText>
            </w:r>
            <w:r w:rsidRPr="003D780C">
              <w:fldChar w:fldCharType="separate"/>
            </w:r>
            <w:r w:rsidRPr="003D780C">
              <w:rPr>
                <w:noProof/>
              </w:rPr>
              <w:t>[</w:t>
            </w:r>
            <w:hyperlink w:anchor="_ENREF_14" w:tooltip="Lanciotti, 2016 #29" w:history="1">
              <w:r w:rsidRPr="003D780C">
                <w:rPr>
                  <w:noProof/>
                </w:rPr>
                <w:t>14</w:t>
              </w:r>
            </w:hyperlink>
            <w:r w:rsidRPr="003D780C">
              <w:rPr>
                <w:noProof/>
              </w:rPr>
              <w:t>]</w:t>
            </w:r>
            <w:r w:rsidRPr="003D780C">
              <w:fldChar w:fldCharType="end"/>
            </w:r>
          </w:p>
        </w:tc>
        <w:tc>
          <w:tcPr>
            <w:tcW w:w="3402" w:type="dxa"/>
            <w:hideMark/>
          </w:tcPr>
          <w:p w14:paraId="64BC116E" w14:textId="77777777" w:rsidR="0073495D" w:rsidRPr="003D780C" w:rsidRDefault="0073495D">
            <w:r w:rsidRPr="003D780C">
              <w:t>8375</w:t>
            </w:r>
          </w:p>
        </w:tc>
        <w:tc>
          <w:tcPr>
            <w:tcW w:w="1701" w:type="dxa"/>
            <w:hideMark/>
          </w:tcPr>
          <w:p w14:paraId="1DF59B9B" w14:textId="77777777" w:rsidR="0073495D" w:rsidRPr="00565E7A" w:rsidRDefault="0073495D">
            <w:r w:rsidRPr="00565E7A">
              <w:t>Guatemala</w:t>
            </w:r>
          </w:p>
        </w:tc>
        <w:tc>
          <w:tcPr>
            <w:tcW w:w="1006" w:type="dxa"/>
            <w:hideMark/>
          </w:tcPr>
          <w:p w14:paraId="725F3956" w14:textId="77777777" w:rsidR="0073495D" w:rsidRPr="00565E7A" w:rsidRDefault="0073495D">
            <w:r w:rsidRPr="00565E7A">
              <w:t>2015</w:t>
            </w:r>
          </w:p>
        </w:tc>
        <w:tc>
          <w:tcPr>
            <w:tcW w:w="1687" w:type="dxa"/>
            <w:hideMark/>
          </w:tcPr>
          <w:p w14:paraId="4A2782A4" w14:textId="77777777" w:rsidR="0073495D" w:rsidRPr="00565E7A" w:rsidRDefault="0073495D">
            <w:pPr>
              <w:rPr>
                <w:i/>
                <w:iCs/>
              </w:rPr>
            </w:pPr>
            <w:r w:rsidRPr="00565E7A">
              <w:rPr>
                <w:i/>
                <w:iCs/>
              </w:rPr>
              <w:t>Homo sapiens</w:t>
            </w:r>
          </w:p>
        </w:tc>
        <w:tc>
          <w:tcPr>
            <w:tcW w:w="1985" w:type="dxa"/>
            <w:hideMark/>
          </w:tcPr>
          <w:p w14:paraId="68CBA4B8" w14:textId="77777777" w:rsidR="0073495D" w:rsidRPr="00565E7A" w:rsidRDefault="0073495D">
            <w:r w:rsidRPr="00565E7A">
              <w:t>-</w:t>
            </w:r>
          </w:p>
        </w:tc>
        <w:tc>
          <w:tcPr>
            <w:tcW w:w="1134" w:type="dxa"/>
            <w:hideMark/>
          </w:tcPr>
          <w:p w14:paraId="677B0A32" w14:textId="77777777" w:rsidR="0073495D" w:rsidRPr="00565E7A" w:rsidRDefault="0073495D">
            <w:r w:rsidRPr="00565E7A">
              <w:t>10272</w:t>
            </w:r>
          </w:p>
        </w:tc>
        <w:tc>
          <w:tcPr>
            <w:tcW w:w="903" w:type="dxa"/>
            <w:hideMark/>
          </w:tcPr>
          <w:p w14:paraId="76431AD2" w14:textId="77777777" w:rsidR="0073495D" w:rsidRPr="00565E7A" w:rsidRDefault="0073495D">
            <w:r w:rsidRPr="00565E7A">
              <w:t>-</w:t>
            </w:r>
          </w:p>
        </w:tc>
        <w:tc>
          <w:tcPr>
            <w:tcW w:w="972" w:type="dxa"/>
            <w:hideMark/>
          </w:tcPr>
          <w:p w14:paraId="0768D165" w14:textId="77777777" w:rsidR="0073495D" w:rsidRPr="00565E7A" w:rsidRDefault="0073495D">
            <w:r w:rsidRPr="00565E7A">
              <w:t>-</w:t>
            </w:r>
          </w:p>
        </w:tc>
      </w:tr>
      <w:tr w:rsidR="0073495D" w:rsidRPr="00565E7A" w14:paraId="060F1F49" w14:textId="77777777" w:rsidTr="0073495D">
        <w:trPr>
          <w:trHeight w:val="300"/>
        </w:trPr>
        <w:tc>
          <w:tcPr>
            <w:tcW w:w="1384" w:type="dxa"/>
            <w:hideMark/>
          </w:tcPr>
          <w:p w14:paraId="38311E6F" w14:textId="77777777" w:rsidR="0073495D" w:rsidRPr="003D780C" w:rsidRDefault="0073495D" w:rsidP="00DD1843">
            <w:r w:rsidRPr="003D780C">
              <w:t xml:space="preserve">KU501216.1* </w:t>
            </w:r>
            <w:r w:rsidRPr="003D780C">
              <w:fldChar w:fldCharType="begin"/>
            </w:r>
            <w:r w:rsidRPr="003D780C">
              <w:instrText xml:space="preserve"> ADDIN EN.CITE &lt;EndNote&gt;&lt;Cite&gt;&lt;Author&gt;Lanciotti&lt;/Author&gt;&lt;Year&gt;2016&lt;/Year&gt;&lt;RecNum&gt;29&lt;/RecNum&gt;&lt;DisplayText&gt;[14]&lt;/DisplayText&gt;&lt;record&gt;&lt;rec-number&gt;29&lt;/rec-number&gt;&lt;foreign-keys&gt;&lt;key app="EN" db-id="vs5x95tda92stnewxwapt0pdr02ssvxaz0td"&gt;29&lt;/key&gt;&lt;/foreign-keys&gt;&lt;ref-type name="Journal Article"&gt;17&lt;/ref-type&gt;&lt;contributors&gt;&lt;authors&gt;&lt;author&gt;Lanciotti, R. S.&lt;/author&gt;&lt;author&gt;Lambert, A. J.&lt;/author&gt;&lt;author&gt;Holodniy, M.&lt;/author&gt;&lt;author&gt;Saavedra, S.&lt;/author&gt;&lt;author&gt;Signor Ldel, C.&lt;/author&gt;&lt;/authors&gt;&lt;/contributors&gt;&lt;titles&gt;&lt;title&gt;Phylogeny of Zika Virus in Western Hemisphere, 2015&lt;/title&gt;&lt;secondary-title&gt;Emerg Infect Dis&lt;/secondary-title&gt;&lt;alt-title&gt;Emerging infectious diseases&lt;/alt-title&gt;&lt;/titles&gt;&lt;periodical&gt;&lt;full-title&gt;Emerg Infect Dis&lt;/full-title&gt;&lt;abbr-1&gt;Emerging infectious diseases&lt;/abbr-1&gt;&lt;/periodical&gt;&lt;alt-periodical&gt;&lt;full-title&gt;Emerg Infect Dis&lt;/full-title&gt;&lt;abbr-1&gt;Emerging infectious diseases&lt;/abbr-1&gt;&lt;/alt-periodical&gt;&lt;pages&gt;933-5&lt;/pages&gt;&lt;volume&gt;22&lt;/volume&gt;&lt;number&gt;5&lt;/number&gt;&lt;dates&gt;&lt;year&gt;2016&lt;/year&gt;&lt;pub-dates&gt;&lt;date&gt;May&lt;/date&gt;&lt;/pub-dates&gt;&lt;/dates&gt;&lt;isbn&gt;1080-6059 (Electronic)&amp;#xD;1080-6040 (Linking)&lt;/isbn&gt;&lt;accession-num&gt;27088323&lt;/accession-num&gt;&lt;urls&gt;&lt;related-urls&gt;&lt;url&gt;http://www.ncbi.nlm.nih.gov/pubmed/27088323&lt;/url&gt;&lt;/related-urls&gt;&lt;/urls&gt;&lt;custom2&gt;4861537&lt;/custom2&gt;&lt;electronic-resource-num&gt;10.3201/eid2205.160065&lt;/electronic-resource-num&gt;&lt;/record&gt;&lt;/Cite&gt;&lt;/EndNote&gt;</w:instrText>
            </w:r>
            <w:r w:rsidRPr="003D780C">
              <w:fldChar w:fldCharType="separate"/>
            </w:r>
            <w:r w:rsidRPr="003D780C">
              <w:rPr>
                <w:noProof/>
              </w:rPr>
              <w:t>[</w:t>
            </w:r>
            <w:hyperlink w:anchor="_ENREF_14" w:tooltip="Lanciotti, 2016 #29" w:history="1">
              <w:r w:rsidRPr="003D780C">
                <w:rPr>
                  <w:noProof/>
                </w:rPr>
                <w:t>14</w:t>
              </w:r>
            </w:hyperlink>
            <w:r w:rsidRPr="003D780C">
              <w:rPr>
                <w:noProof/>
              </w:rPr>
              <w:t>]</w:t>
            </w:r>
            <w:r w:rsidRPr="003D780C">
              <w:fldChar w:fldCharType="end"/>
            </w:r>
          </w:p>
        </w:tc>
        <w:tc>
          <w:tcPr>
            <w:tcW w:w="3402" w:type="dxa"/>
            <w:hideMark/>
          </w:tcPr>
          <w:p w14:paraId="4F694C22" w14:textId="77777777" w:rsidR="0073495D" w:rsidRPr="003D780C" w:rsidRDefault="0073495D">
            <w:r w:rsidRPr="003D780C">
              <w:t>103344</w:t>
            </w:r>
          </w:p>
        </w:tc>
        <w:tc>
          <w:tcPr>
            <w:tcW w:w="1701" w:type="dxa"/>
            <w:hideMark/>
          </w:tcPr>
          <w:p w14:paraId="159A9CF4" w14:textId="77777777" w:rsidR="0073495D" w:rsidRPr="00565E7A" w:rsidRDefault="0073495D">
            <w:r w:rsidRPr="00565E7A">
              <w:t>Guatemala</w:t>
            </w:r>
          </w:p>
        </w:tc>
        <w:tc>
          <w:tcPr>
            <w:tcW w:w="1006" w:type="dxa"/>
            <w:hideMark/>
          </w:tcPr>
          <w:p w14:paraId="678405FE" w14:textId="77777777" w:rsidR="0073495D" w:rsidRPr="00565E7A" w:rsidRDefault="0073495D">
            <w:r w:rsidRPr="00565E7A">
              <w:t>2015</w:t>
            </w:r>
          </w:p>
        </w:tc>
        <w:tc>
          <w:tcPr>
            <w:tcW w:w="1687" w:type="dxa"/>
            <w:hideMark/>
          </w:tcPr>
          <w:p w14:paraId="4EE6DACE" w14:textId="77777777" w:rsidR="0073495D" w:rsidRPr="00565E7A" w:rsidRDefault="0073495D">
            <w:pPr>
              <w:rPr>
                <w:i/>
                <w:iCs/>
              </w:rPr>
            </w:pPr>
            <w:r w:rsidRPr="00565E7A">
              <w:rPr>
                <w:i/>
                <w:iCs/>
              </w:rPr>
              <w:t>Homo sapiens</w:t>
            </w:r>
          </w:p>
        </w:tc>
        <w:tc>
          <w:tcPr>
            <w:tcW w:w="1985" w:type="dxa"/>
            <w:hideMark/>
          </w:tcPr>
          <w:p w14:paraId="09650281" w14:textId="77777777" w:rsidR="0073495D" w:rsidRPr="00565E7A" w:rsidRDefault="0073495D">
            <w:r w:rsidRPr="00565E7A">
              <w:t>-</w:t>
            </w:r>
          </w:p>
        </w:tc>
        <w:tc>
          <w:tcPr>
            <w:tcW w:w="1134" w:type="dxa"/>
            <w:hideMark/>
          </w:tcPr>
          <w:p w14:paraId="031DD766" w14:textId="77777777" w:rsidR="0073495D" w:rsidRPr="00565E7A" w:rsidRDefault="0073495D">
            <w:r w:rsidRPr="00565E7A">
              <w:t>10272</w:t>
            </w:r>
          </w:p>
        </w:tc>
        <w:tc>
          <w:tcPr>
            <w:tcW w:w="903" w:type="dxa"/>
            <w:hideMark/>
          </w:tcPr>
          <w:p w14:paraId="2ADD10F0" w14:textId="77777777" w:rsidR="0073495D" w:rsidRPr="00565E7A" w:rsidRDefault="0073495D">
            <w:r w:rsidRPr="00565E7A">
              <w:t>-</w:t>
            </w:r>
          </w:p>
        </w:tc>
        <w:tc>
          <w:tcPr>
            <w:tcW w:w="972" w:type="dxa"/>
            <w:hideMark/>
          </w:tcPr>
          <w:p w14:paraId="7DDF9975" w14:textId="77777777" w:rsidR="0073495D" w:rsidRPr="00565E7A" w:rsidRDefault="0073495D">
            <w:r w:rsidRPr="00565E7A">
              <w:t>-</w:t>
            </w:r>
          </w:p>
        </w:tc>
      </w:tr>
      <w:tr w:rsidR="0073495D" w:rsidRPr="00565E7A" w14:paraId="60ED0DD0" w14:textId="77777777" w:rsidTr="0073495D">
        <w:trPr>
          <w:trHeight w:val="300"/>
        </w:trPr>
        <w:tc>
          <w:tcPr>
            <w:tcW w:w="1384" w:type="dxa"/>
            <w:hideMark/>
          </w:tcPr>
          <w:p w14:paraId="0D2FD7B7" w14:textId="77777777" w:rsidR="0073495D" w:rsidRPr="003D780C" w:rsidRDefault="0073495D">
            <w:r w:rsidRPr="003D780C">
              <w:t>KU820898.1*</w:t>
            </w:r>
          </w:p>
        </w:tc>
        <w:tc>
          <w:tcPr>
            <w:tcW w:w="3402" w:type="dxa"/>
            <w:hideMark/>
          </w:tcPr>
          <w:p w14:paraId="7F7330B0" w14:textId="77777777" w:rsidR="0073495D" w:rsidRPr="003D780C" w:rsidRDefault="0073495D">
            <w:r w:rsidRPr="003D780C">
              <w:t>GZ01</w:t>
            </w:r>
          </w:p>
        </w:tc>
        <w:tc>
          <w:tcPr>
            <w:tcW w:w="1701" w:type="dxa"/>
            <w:hideMark/>
          </w:tcPr>
          <w:p w14:paraId="011FCC66" w14:textId="77777777" w:rsidR="0073495D" w:rsidRPr="00565E7A" w:rsidRDefault="0073495D">
            <w:r w:rsidRPr="00565E7A">
              <w:t xml:space="preserve">China (South America to </w:t>
            </w:r>
            <w:proofErr w:type="spellStart"/>
            <w:r w:rsidRPr="00565E7A">
              <w:t>Guandong</w:t>
            </w:r>
            <w:proofErr w:type="spellEnd"/>
            <w:r w:rsidRPr="00565E7A">
              <w:t>)</w:t>
            </w:r>
          </w:p>
        </w:tc>
        <w:tc>
          <w:tcPr>
            <w:tcW w:w="1006" w:type="dxa"/>
            <w:hideMark/>
          </w:tcPr>
          <w:p w14:paraId="3BF10D4B" w14:textId="77777777" w:rsidR="0073495D" w:rsidRPr="00565E7A" w:rsidRDefault="0073495D">
            <w:r w:rsidRPr="00565E7A">
              <w:t>2016</w:t>
            </w:r>
          </w:p>
        </w:tc>
        <w:tc>
          <w:tcPr>
            <w:tcW w:w="1687" w:type="dxa"/>
            <w:hideMark/>
          </w:tcPr>
          <w:p w14:paraId="2997BE7B" w14:textId="77777777" w:rsidR="0073495D" w:rsidRPr="00565E7A" w:rsidRDefault="0073495D">
            <w:pPr>
              <w:rPr>
                <w:i/>
                <w:iCs/>
              </w:rPr>
            </w:pPr>
            <w:r w:rsidRPr="00565E7A">
              <w:rPr>
                <w:i/>
                <w:iCs/>
              </w:rPr>
              <w:t xml:space="preserve">Homo sapiens </w:t>
            </w:r>
            <w:r w:rsidRPr="00565E7A">
              <w:t>(urine)</w:t>
            </w:r>
          </w:p>
        </w:tc>
        <w:tc>
          <w:tcPr>
            <w:tcW w:w="1985" w:type="dxa"/>
            <w:hideMark/>
          </w:tcPr>
          <w:p w14:paraId="3D733785" w14:textId="77777777" w:rsidR="0073495D" w:rsidRPr="00565E7A" w:rsidRDefault="0073495D">
            <w:r w:rsidRPr="00565E7A">
              <w:t>-</w:t>
            </w:r>
          </w:p>
        </w:tc>
        <w:tc>
          <w:tcPr>
            <w:tcW w:w="1134" w:type="dxa"/>
            <w:hideMark/>
          </w:tcPr>
          <w:p w14:paraId="0825C40F" w14:textId="77777777" w:rsidR="0073495D" w:rsidRPr="00565E7A" w:rsidRDefault="0073495D">
            <w:r w:rsidRPr="00565E7A">
              <w:t>10272</w:t>
            </w:r>
          </w:p>
        </w:tc>
        <w:tc>
          <w:tcPr>
            <w:tcW w:w="903" w:type="dxa"/>
            <w:hideMark/>
          </w:tcPr>
          <w:p w14:paraId="2BDF25A7" w14:textId="77777777" w:rsidR="0073495D" w:rsidRPr="00565E7A" w:rsidRDefault="0073495D">
            <w:r w:rsidRPr="00565E7A">
              <w:t>-</w:t>
            </w:r>
          </w:p>
        </w:tc>
        <w:tc>
          <w:tcPr>
            <w:tcW w:w="972" w:type="dxa"/>
            <w:hideMark/>
          </w:tcPr>
          <w:p w14:paraId="2AB445F8" w14:textId="77777777" w:rsidR="0073495D" w:rsidRPr="00565E7A" w:rsidRDefault="0073495D">
            <w:r w:rsidRPr="00565E7A">
              <w:t>-</w:t>
            </w:r>
          </w:p>
        </w:tc>
      </w:tr>
      <w:tr w:rsidR="0073495D" w:rsidRPr="00565E7A" w14:paraId="73008DE9" w14:textId="77777777" w:rsidTr="0073495D">
        <w:trPr>
          <w:trHeight w:val="300"/>
        </w:trPr>
        <w:tc>
          <w:tcPr>
            <w:tcW w:w="1384" w:type="dxa"/>
            <w:hideMark/>
          </w:tcPr>
          <w:p w14:paraId="0137D2C9" w14:textId="77777777" w:rsidR="0073495D" w:rsidRPr="00BB2A8C" w:rsidRDefault="0073495D" w:rsidP="00DD1843">
            <w:r w:rsidRPr="00BB2A8C">
              <w:t xml:space="preserve">KU866423.1* </w:t>
            </w:r>
            <w:r w:rsidRPr="00BB2A8C">
              <w:fldChar w:fldCharType="begin">
                <w:fldData xml:space="preserve">PEVuZE5vdGU+PENpdGU+PEF1dGhvcj5EZW5nPC9BdXRob3I+PFllYXI+MjAxNjwvWWVhcj48UmVj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</w:fldData>
              </w:fldChar>
            </w:r>
            <w:r w:rsidRPr="00BB2A8C">
              <w:instrText xml:space="preserve"> ADDIN EN.CITE </w:instrText>
            </w:r>
            <w:r w:rsidRPr="00BB2A8C">
              <w:fldChar w:fldCharType="begin">
                <w:fldData xml:space="preserve">PEVuZE5vdGU+PENpdGU+PEF1dGhvcj5EZW5nPC9BdXRob3I+PFllYXI+MjAxNjwvWWVhcj48UmVj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</w:fldData>
              </w:fldChar>
            </w:r>
            <w:r w:rsidRPr="00BB2A8C">
              <w:instrText xml:space="preserve"> ADDIN EN.CITE.DATA </w:instrText>
            </w:r>
            <w:r w:rsidRPr="00BB2A8C">
              <w:fldChar w:fldCharType="end"/>
            </w:r>
            <w:r w:rsidRPr="00BB2A8C">
              <w:fldChar w:fldCharType="separate"/>
            </w:r>
            <w:r w:rsidRPr="00BB2A8C">
              <w:rPr>
                <w:noProof/>
              </w:rPr>
              <w:t>[</w:t>
            </w:r>
            <w:hyperlink w:anchor="_ENREF_22" w:tooltip="Deng, 2016 #48" w:history="1">
              <w:r w:rsidRPr="00BB2A8C">
                <w:rPr>
                  <w:noProof/>
                </w:rPr>
                <w:t>22</w:t>
              </w:r>
            </w:hyperlink>
            <w:r w:rsidRPr="00BB2A8C">
              <w:rPr>
                <w:noProof/>
              </w:rPr>
              <w:t>]</w:t>
            </w:r>
            <w:r w:rsidRPr="00BB2A8C">
              <w:fldChar w:fldCharType="end"/>
            </w:r>
          </w:p>
        </w:tc>
        <w:tc>
          <w:tcPr>
            <w:tcW w:w="3402" w:type="dxa"/>
            <w:hideMark/>
          </w:tcPr>
          <w:p w14:paraId="559E23EA" w14:textId="77777777" w:rsidR="0073495D" w:rsidRPr="00BB2A8C" w:rsidRDefault="0073495D">
            <w:proofErr w:type="spellStart"/>
            <w:r w:rsidRPr="00BB2A8C">
              <w:t>Zika</w:t>
            </w:r>
            <w:proofErr w:type="spellEnd"/>
            <w:r w:rsidRPr="00BB2A8C">
              <w:t xml:space="preserve"> virus/SZ01/2016</w:t>
            </w:r>
          </w:p>
        </w:tc>
        <w:tc>
          <w:tcPr>
            <w:tcW w:w="1701" w:type="dxa"/>
            <w:hideMark/>
          </w:tcPr>
          <w:p w14:paraId="2ED49902" w14:textId="77777777" w:rsidR="0073495D" w:rsidRPr="00BB2A8C" w:rsidRDefault="0073495D">
            <w:r w:rsidRPr="00BB2A8C">
              <w:t>China imported from Samoa</w:t>
            </w:r>
          </w:p>
        </w:tc>
        <w:tc>
          <w:tcPr>
            <w:tcW w:w="1006" w:type="dxa"/>
            <w:hideMark/>
          </w:tcPr>
          <w:p w14:paraId="2CFEAE3B" w14:textId="77777777" w:rsidR="0073495D" w:rsidRPr="00565E7A" w:rsidRDefault="0073495D">
            <w:r w:rsidRPr="00565E7A">
              <w:t>2016</w:t>
            </w:r>
          </w:p>
        </w:tc>
        <w:tc>
          <w:tcPr>
            <w:tcW w:w="1687" w:type="dxa"/>
            <w:hideMark/>
          </w:tcPr>
          <w:p w14:paraId="416ED25E" w14:textId="77777777" w:rsidR="0073495D" w:rsidRPr="00565E7A" w:rsidRDefault="0073495D">
            <w:pPr>
              <w:rPr>
                <w:i/>
                <w:iCs/>
              </w:rPr>
            </w:pPr>
            <w:r w:rsidRPr="00565E7A">
              <w:rPr>
                <w:i/>
                <w:iCs/>
              </w:rPr>
              <w:t xml:space="preserve">Homo sapiens </w:t>
            </w:r>
          </w:p>
        </w:tc>
        <w:tc>
          <w:tcPr>
            <w:tcW w:w="1985" w:type="dxa"/>
            <w:hideMark/>
          </w:tcPr>
          <w:p w14:paraId="53893E2F" w14:textId="77777777" w:rsidR="0073495D" w:rsidRPr="00565E7A" w:rsidRDefault="0073495D">
            <w:r w:rsidRPr="00565E7A">
              <w:t>-</w:t>
            </w:r>
          </w:p>
        </w:tc>
        <w:tc>
          <w:tcPr>
            <w:tcW w:w="1134" w:type="dxa"/>
            <w:hideMark/>
          </w:tcPr>
          <w:p w14:paraId="53236957" w14:textId="77777777" w:rsidR="0073495D" w:rsidRPr="00565E7A" w:rsidRDefault="0073495D">
            <w:r w:rsidRPr="00565E7A">
              <w:t>10272</w:t>
            </w:r>
          </w:p>
        </w:tc>
        <w:tc>
          <w:tcPr>
            <w:tcW w:w="903" w:type="dxa"/>
            <w:hideMark/>
          </w:tcPr>
          <w:p w14:paraId="108D0766" w14:textId="77777777" w:rsidR="0073495D" w:rsidRPr="00565E7A" w:rsidRDefault="0073495D">
            <w:r w:rsidRPr="00565E7A">
              <w:t>-</w:t>
            </w:r>
          </w:p>
        </w:tc>
        <w:tc>
          <w:tcPr>
            <w:tcW w:w="972" w:type="dxa"/>
            <w:hideMark/>
          </w:tcPr>
          <w:p w14:paraId="0D6190E6" w14:textId="77777777" w:rsidR="0073495D" w:rsidRPr="00565E7A" w:rsidRDefault="0073495D">
            <w:r w:rsidRPr="00565E7A">
              <w:t>-</w:t>
            </w:r>
          </w:p>
        </w:tc>
      </w:tr>
      <w:tr w:rsidR="0073495D" w:rsidRPr="00565E7A" w14:paraId="172E723F" w14:textId="77777777" w:rsidTr="0073495D">
        <w:trPr>
          <w:trHeight w:val="300"/>
        </w:trPr>
        <w:tc>
          <w:tcPr>
            <w:tcW w:w="1384" w:type="dxa"/>
            <w:hideMark/>
          </w:tcPr>
          <w:p w14:paraId="775112FC" w14:textId="77777777" w:rsidR="0073495D" w:rsidRPr="00BB2A8C" w:rsidRDefault="0073495D">
            <w:r w:rsidRPr="00BB2A8C">
              <w:t>KX056898.1*</w:t>
            </w:r>
          </w:p>
        </w:tc>
        <w:tc>
          <w:tcPr>
            <w:tcW w:w="3402" w:type="dxa"/>
            <w:hideMark/>
          </w:tcPr>
          <w:p w14:paraId="7C524AC0" w14:textId="77777777" w:rsidR="0073495D" w:rsidRPr="00BB2A8C" w:rsidRDefault="0073495D">
            <w:proofErr w:type="spellStart"/>
            <w:r w:rsidRPr="00BB2A8C">
              <w:t>Zika</w:t>
            </w:r>
            <w:proofErr w:type="spellEnd"/>
            <w:r w:rsidRPr="00BB2A8C">
              <w:t xml:space="preserve"> virus/GZ02/2016</w:t>
            </w:r>
          </w:p>
        </w:tc>
        <w:tc>
          <w:tcPr>
            <w:tcW w:w="1701" w:type="dxa"/>
            <w:hideMark/>
          </w:tcPr>
          <w:p w14:paraId="7C0A95AB" w14:textId="77777777" w:rsidR="0073495D" w:rsidRPr="00BB2A8C" w:rsidRDefault="0073495D">
            <w:r w:rsidRPr="00BB2A8C">
              <w:t xml:space="preserve">China </w:t>
            </w:r>
          </w:p>
        </w:tc>
        <w:tc>
          <w:tcPr>
            <w:tcW w:w="1006" w:type="dxa"/>
            <w:hideMark/>
          </w:tcPr>
          <w:p w14:paraId="3D1CACF2" w14:textId="77777777" w:rsidR="0073495D" w:rsidRPr="00565E7A" w:rsidRDefault="0073495D">
            <w:r w:rsidRPr="00565E7A">
              <w:t>2016</w:t>
            </w:r>
          </w:p>
        </w:tc>
        <w:tc>
          <w:tcPr>
            <w:tcW w:w="1687" w:type="dxa"/>
            <w:hideMark/>
          </w:tcPr>
          <w:p w14:paraId="10238214" w14:textId="77777777" w:rsidR="0073495D" w:rsidRPr="00565E7A" w:rsidRDefault="0073495D">
            <w:pPr>
              <w:rPr>
                <w:i/>
                <w:iCs/>
              </w:rPr>
            </w:pPr>
            <w:r w:rsidRPr="00565E7A">
              <w:rPr>
                <w:i/>
                <w:iCs/>
              </w:rPr>
              <w:t>Homo sapiens</w:t>
            </w:r>
          </w:p>
        </w:tc>
        <w:tc>
          <w:tcPr>
            <w:tcW w:w="1985" w:type="dxa"/>
            <w:hideMark/>
          </w:tcPr>
          <w:p w14:paraId="3D41FBA7" w14:textId="77777777" w:rsidR="0073495D" w:rsidRPr="00565E7A" w:rsidRDefault="0073495D">
            <w:r w:rsidRPr="00565E7A">
              <w:t>-</w:t>
            </w:r>
          </w:p>
        </w:tc>
        <w:tc>
          <w:tcPr>
            <w:tcW w:w="1134" w:type="dxa"/>
            <w:hideMark/>
          </w:tcPr>
          <w:p w14:paraId="27600CF6" w14:textId="77777777" w:rsidR="0073495D" w:rsidRPr="00565E7A" w:rsidRDefault="0073495D">
            <w:r w:rsidRPr="00565E7A">
              <w:t>10272</w:t>
            </w:r>
          </w:p>
        </w:tc>
        <w:tc>
          <w:tcPr>
            <w:tcW w:w="903" w:type="dxa"/>
            <w:hideMark/>
          </w:tcPr>
          <w:p w14:paraId="2ADE044C" w14:textId="77777777" w:rsidR="0073495D" w:rsidRPr="00565E7A" w:rsidRDefault="0073495D">
            <w:r w:rsidRPr="00565E7A">
              <w:t>-</w:t>
            </w:r>
          </w:p>
        </w:tc>
        <w:tc>
          <w:tcPr>
            <w:tcW w:w="972" w:type="dxa"/>
            <w:hideMark/>
          </w:tcPr>
          <w:p w14:paraId="2257A3AA" w14:textId="77777777" w:rsidR="0073495D" w:rsidRPr="00565E7A" w:rsidRDefault="0073495D">
            <w:r w:rsidRPr="00565E7A">
              <w:t>-</w:t>
            </w:r>
          </w:p>
        </w:tc>
      </w:tr>
      <w:tr w:rsidR="0073495D" w:rsidRPr="00565E7A" w14:paraId="6037C97C" w14:textId="77777777" w:rsidTr="0073495D">
        <w:trPr>
          <w:trHeight w:val="300"/>
        </w:trPr>
        <w:tc>
          <w:tcPr>
            <w:tcW w:w="1384" w:type="dxa"/>
            <w:hideMark/>
          </w:tcPr>
          <w:p w14:paraId="6BE1AB48" w14:textId="77777777" w:rsidR="0073495D" w:rsidRPr="00BB2A8C" w:rsidRDefault="0073495D" w:rsidP="00DD1843">
            <w:r w:rsidRPr="00BB2A8C">
              <w:t xml:space="preserve">DQ859059 </w:t>
            </w:r>
            <w:r w:rsidRPr="00BB2A8C">
              <w:fldChar w:fldCharType="begin"/>
            </w:r>
            <w:r w:rsidRPr="00BB2A8C">
              <w:instrText xml:space="preserve"> ADDIN EN.CITE &lt;EndNote&gt;&lt;Cite&gt;&lt;Author&gt;Grard&lt;/Author&gt;&lt;Year&gt;2010&lt;/Year&gt;&lt;RecNum&gt;49&lt;/RecNum&gt;&lt;DisplayText&gt;[23]&lt;/DisplayText&gt;&lt;record&gt;&lt;rec-number&gt;49&lt;/rec-number&gt;&lt;foreign-keys&gt;&lt;key app="EN" db-id="vs5x95tda92stnewxwapt0pdr02ssvxaz0td"&gt;49&lt;/key&gt;&lt;/foreign-keys&gt;&lt;ref-type name="Journal Article"&gt;17&lt;/ref-type&gt;&lt;contributors&gt;&lt;authors&gt;&lt;author&gt;Grard, G.&lt;/author&gt;&lt;author&gt;Moureau, G.&lt;/author&gt;&lt;author&gt;Charrel, R. N.&lt;/author&gt;&lt;author&gt;Holmes, E. C.&lt;/author&gt;&lt;author&gt;Gould, E. A.&lt;/author&gt;&lt;author&gt;de Lamballerie, X.&lt;/author&gt;&lt;/authors&gt;&lt;/contributors&gt;&lt;auth-address&gt;Unite des Virus Emergents, UMR 190 Pathologies Virales Emergentes, Institut de Recherche pour le Developpement-Universite de la Mediterranee, Faculte de Medecine de Marseille, 27 boulevard Jean Moulin, 13005 Marseille, France. gildagrard@gmail.com&lt;/auth-address&gt;&lt;titles&gt;&lt;title&gt;Genomics and evolution of Aedes-borne flaviviruses&lt;/title&gt;&lt;secondary-title&gt;J Gen Virol&lt;/secondary-title&gt;&lt;alt-title&gt;The Journal of general virology&lt;/alt-title&gt;&lt;/titles&gt;&lt;periodical&gt;&lt;full-title&gt;J Gen Virol&lt;/full-title&gt;&lt;abbr-1&gt;The Journal of general virology&lt;/abbr-1&gt;&lt;/periodical&gt;&lt;alt-periodical&gt;&lt;full-title&gt;J Gen Virol&lt;/full-title&gt;&lt;abbr-1&gt;The Journal of general virology&lt;/abbr-1&gt;&lt;/alt-periodical&gt;&lt;pages&gt;87-94&lt;/pages&gt;&lt;volume&gt;91&lt;/volume&gt;&lt;number&gt;Pt 1&lt;/number&gt;&lt;keywords&gt;&lt;keyword&gt;Aedes/*virology&lt;/keyword&gt;&lt;keyword&gt;Animals&lt;/keyword&gt;&lt;keyword&gt;Cluster Analysis&lt;/keyword&gt;&lt;keyword&gt;*Evolution, Molecular&lt;/keyword&gt;&lt;keyword&gt;Flavivirus/*classification/genetics/*isolation &amp;amp; purification&lt;/keyword&gt;&lt;keyword&gt;*Genome, Viral&lt;/keyword&gt;&lt;keyword&gt;Molecular Sequence Data&lt;/keyword&gt;&lt;keyword&gt;Phylogeny&lt;/keyword&gt;&lt;keyword&gt;RNA, Viral/*genetics&lt;/keyword&gt;&lt;keyword&gt;Sequence Analysis, DNA&lt;/keyword&gt;&lt;/keywords&gt;&lt;dates&gt;&lt;year&gt;2010&lt;/year&gt;&lt;pub-dates&gt;&lt;date&gt;Jan&lt;/date&gt;&lt;/pub-dates&gt;&lt;/dates&gt;&lt;isbn&gt;1465-2099 (Electronic)&amp;#xD;0022-1317 (Linking)&lt;/isbn&gt;&lt;accession-num&gt;19741066&lt;/accession-num&gt;&lt;urls&gt;&lt;related-urls&gt;&lt;url&gt;http://www.ncbi.nlm.nih.gov/pubmed/19741066&lt;/url&gt;&lt;/related-urls&gt;&lt;/urls&gt;&lt;electronic-resource-num&gt;10.1099/vir.0.014506-0&lt;/electronic-resource-num&gt;&lt;/record&gt;&lt;/Cite&gt;&lt;/EndNote&gt;</w:instrText>
            </w:r>
            <w:r w:rsidRPr="00BB2A8C">
              <w:fldChar w:fldCharType="separate"/>
            </w:r>
            <w:r w:rsidRPr="00BB2A8C">
              <w:rPr>
                <w:noProof/>
              </w:rPr>
              <w:t>[</w:t>
            </w:r>
            <w:hyperlink w:anchor="_ENREF_23" w:tooltip="Grard, 2010 #49" w:history="1">
              <w:r w:rsidRPr="00BB2A8C">
                <w:rPr>
                  <w:noProof/>
                </w:rPr>
                <w:t>23</w:t>
              </w:r>
            </w:hyperlink>
            <w:r w:rsidRPr="00BB2A8C">
              <w:rPr>
                <w:noProof/>
              </w:rPr>
              <w:t>]</w:t>
            </w:r>
            <w:r w:rsidRPr="00BB2A8C">
              <w:fldChar w:fldCharType="end"/>
            </w:r>
          </w:p>
        </w:tc>
        <w:tc>
          <w:tcPr>
            <w:tcW w:w="3402" w:type="dxa"/>
            <w:hideMark/>
          </w:tcPr>
          <w:p w14:paraId="4B74E589" w14:textId="77777777" w:rsidR="0073495D" w:rsidRPr="00565E7A" w:rsidRDefault="0073495D">
            <w:r w:rsidRPr="00565E7A">
              <w:t>MR766</w:t>
            </w:r>
          </w:p>
        </w:tc>
        <w:tc>
          <w:tcPr>
            <w:tcW w:w="1701" w:type="dxa"/>
            <w:hideMark/>
          </w:tcPr>
          <w:p w14:paraId="5E96A6B0" w14:textId="77777777" w:rsidR="0073495D" w:rsidRPr="00565E7A" w:rsidRDefault="0073495D">
            <w:r w:rsidRPr="00565E7A">
              <w:t>Uganda</w:t>
            </w:r>
          </w:p>
        </w:tc>
        <w:tc>
          <w:tcPr>
            <w:tcW w:w="1006" w:type="dxa"/>
            <w:hideMark/>
          </w:tcPr>
          <w:p w14:paraId="548599AF" w14:textId="77777777" w:rsidR="0073495D" w:rsidRPr="00565E7A" w:rsidRDefault="0073495D">
            <w:r w:rsidRPr="00565E7A">
              <w:t>-</w:t>
            </w:r>
          </w:p>
        </w:tc>
        <w:tc>
          <w:tcPr>
            <w:tcW w:w="1687" w:type="dxa"/>
            <w:hideMark/>
          </w:tcPr>
          <w:p w14:paraId="2465B00F" w14:textId="77777777" w:rsidR="0073495D" w:rsidRPr="00565E7A" w:rsidRDefault="0073495D">
            <w:pPr>
              <w:rPr>
                <w:i/>
                <w:iCs/>
              </w:rPr>
            </w:pPr>
            <w:r w:rsidRPr="00565E7A">
              <w:rPr>
                <w:i/>
                <w:iCs/>
              </w:rPr>
              <w:t>-</w:t>
            </w:r>
          </w:p>
        </w:tc>
        <w:tc>
          <w:tcPr>
            <w:tcW w:w="1985" w:type="dxa"/>
            <w:hideMark/>
          </w:tcPr>
          <w:p w14:paraId="6C1FEEFC" w14:textId="77777777" w:rsidR="0073495D" w:rsidRPr="00565E7A" w:rsidRDefault="0073495D">
            <w:r w:rsidRPr="00565E7A">
              <w:t>-</w:t>
            </w:r>
          </w:p>
        </w:tc>
        <w:tc>
          <w:tcPr>
            <w:tcW w:w="1134" w:type="dxa"/>
            <w:hideMark/>
          </w:tcPr>
          <w:p w14:paraId="20203AF3" w14:textId="77777777" w:rsidR="0073495D" w:rsidRPr="00565E7A" w:rsidRDefault="0073495D">
            <w:r w:rsidRPr="00565E7A">
              <w:t>10254</w:t>
            </w:r>
          </w:p>
        </w:tc>
        <w:tc>
          <w:tcPr>
            <w:tcW w:w="903" w:type="dxa"/>
            <w:hideMark/>
          </w:tcPr>
          <w:p w14:paraId="0F824A6E" w14:textId="77777777" w:rsidR="0073495D" w:rsidRPr="00565E7A" w:rsidRDefault="0073495D">
            <w:r w:rsidRPr="00565E7A">
              <w:t>-</w:t>
            </w:r>
          </w:p>
        </w:tc>
        <w:tc>
          <w:tcPr>
            <w:tcW w:w="972" w:type="dxa"/>
            <w:hideMark/>
          </w:tcPr>
          <w:p w14:paraId="146E22C0" w14:textId="77777777" w:rsidR="0073495D" w:rsidRPr="00565E7A" w:rsidRDefault="0073495D">
            <w:r w:rsidRPr="00565E7A">
              <w:t>-</w:t>
            </w:r>
          </w:p>
        </w:tc>
      </w:tr>
      <w:tr w:rsidR="0073495D" w:rsidRPr="00565E7A" w14:paraId="11CC0BBD" w14:textId="77777777" w:rsidTr="0073495D">
        <w:trPr>
          <w:trHeight w:val="300"/>
        </w:trPr>
        <w:tc>
          <w:tcPr>
            <w:tcW w:w="1384" w:type="dxa"/>
            <w:hideMark/>
          </w:tcPr>
          <w:p w14:paraId="57397A8E" w14:textId="77777777" w:rsidR="0073495D" w:rsidRPr="003F3DE0" w:rsidRDefault="0073495D" w:rsidP="00DD1843">
            <w:pPr>
              <w:rPr>
                <w:highlight w:val="yellow"/>
              </w:rPr>
            </w:pPr>
            <w:r w:rsidRPr="00CB11AE">
              <w:t>KX377335</w:t>
            </w:r>
          </w:p>
        </w:tc>
        <w:tc>
          <w:tcPr>
            <w:tcW w:w="3402" w:type="dxa"/>
            <w:hideMark/>
          </w:tcPr>
          <w:p w14:paraId="531F71A0" w14:textId="77777777" w:rsidR="0073495D" w:rsidRPr="00565E7A" w:rsidRDefault="0073495D">
            <w:r>
              <w:t>MR766</w:t>
            </w:r>
          </w:p>
        </w:tc>
        <w:tc>
          <w:tcPr>
            <w:tcW w:w="1701" w:type="dxa"/>
            <w:hideMark/>
          </w:tcPr>
          <w:p w14:paraId="7856F15F" w14:textId="77777777" w:rsidR="0073495D" w:rsidRPr="00565E7A" w:rsidRDefault="0073495D">
            <w:r w:rsidRPr="00565E7A">
              <w:t>Uganda</w:t>
            </w:r>
          </w:p>
        </w:tc>
        <w:tc>
          <w:tcPr>
            <w:tcW w:w="1006" w:type="dxa"/>
            <w:hideMark/>
          </w:tcPr>
          <w:p w14:paraId="3A76B915" w14:textId="77777777" w:rsidR="0073495D" w:rsidRPr="00565E7A" w:rsidRDefault="0073495D">
            <w:r>
              <w:t>1947</w:t>
            </w:r>
          </w:p>
        </w:tc>
        <w:tc>
          <w:tcPr>
            <w:tcW w:w="1687" w:type="dxa"/>
            <w:hideMark/>
          </w:tcPr>
          <w:p w14:paraId="77A71FEF" w14:textId="77777777" w:rsidR="0073495D" w:rsidRPr="00565E7A" w:rsidRDefault="0073495D">
            <w:pPr>
              <w:rPr>
                <w:i/>
                <w:iCs/>
              </w:rPr>
            </w:pPr>
            <w:proofErr w:type="spellStart"/>
            <w:r w:rsidRPr="00565E7A">
              <w:rPr>
                <w:i/>
                <w:iCs/>
              </w:rPr>
              <w:t>Macaca</w:t>
            </w:r>
            <w:proofErr w:type="spellEnd"/>
            <w:r w:rsidRPr="00565E7A">
              <w:rPr>
                <w:i/>
                <w:iCs/>
              </w:rPr>
              <w:t xml:space="preserve"> </w:t>
            </w:r>
            <w:proofErr w:type="spellStart"/>
            <w:r w:rsidRPr="00565E7A">
              <w:rPr>
                <w:i/>
                <w:iCs/>
              </w:rPr>
              <w:t>mulatta</w:t>
            </w:r>
            <w:proofErr w:type="spellEnd"/>
          </w:p>
        </w:tc>
        <w:tc>
          <w:tcPr>
            <w:tcW w:w="1985" w:type="dxa"/>
            <w:hideMark/>
          </w:tcPr>
          <w:p w14:paraId="618114B3" w14:textId="77777777" w:rsidR="0073495D" w:rsidRPr="00565E7A" w:rsidRDefault="0073495D">
            <w:r>
              <w:t>-</w:t>
            </w:r>
          </w:p>
        </w:tc>
        <w:tc>
          <w:tcPr>
            <w:tcW w:w="1134" w:type="dxa"/>
            <w:hideMark/>
          </w:tcPr>
          <w:p w14:paraId="3004010D" w14:textId="77777777" w:rsidR="0073495D" w:rsidRPr="00565E7A" w:rsidRDefault="0073495D">
            <w:r w:rsidRPr="00565E7A">
              <w:t>10807</w:t>
            </w:r>
          </w:p>
        </w:tc>
        <w:tc>
          <w:tcPr>
            <w:tcW w:w="903" w:type="dxa"/>
            <w:hideMark/>
          </w:tcPr>
          <w:p w14:paraId="24A92A63" w14:textId="77777777" w:rsidR="0073495D" w:rsidRPr="00565E7A" w:rsidRDefault="0073495D">
            <w:r>
              <w:t>107</w:t>
            </w:r>
          </w:p>
        </w:tc>
        <w:tc>
          <w:tcPr>
            <w:tcW w:w="972" w:type="dxa"/>
            <w:hideMark/>
          </w:tcPr>
          <w:p w14:paraId="08CBE991" w14:textId="77777777" w:rsidR="0073495D" w:rsidRPr="00565E7A" w:rsidRDefault="0073495D">
            <w:r>
              <w:t>429</w:t>
            </w:r>
          </w:p>
        </w:tc>
      </w:tr>
    </w:tbl>
    <w:p w14:paraId="5BEAFDA4" w14:textId="77777777" w:rsidR="00204A76" w:rsidRDefault="00204A76" w:rsidP="00565E7A"/>
    <w:p w14:paraId="61116E51" w14:textId="77777777" w:rsidR="00B20703" w:rsidRDefault="009B6331" w:rsidP="00565E7A">
      <w:bookmarkStart w:id="0" w:name="_GoBack"/>
      <w:bookmarkEnd w:id="0"/>
      <w:r>
        <w:lastRenderedPageBreak/>
        <w:t>* indicates acc</w:t>
      </w:r>
      <w:r w:rsidR="007371B8">
        <w:t>ession numbers used to generate maxi</w:t>
      </w:r>
      <w:r w:rsidR="006621AC">
        <w:t xml:space="preserve">mum clade credibility tree (Fig </w:t>
      </w:r>
      <w:r w:rsidR="007371B8">
        <w:t xml:space="preserve">1). ** indicates sequence which has been updated after analyses were performed. </w:t>
      </w:r>
      <w:r w:rsidR="00CD510E">
        <w:t>Number of passages are described as (x_).</w:t>
      </w:r>
    </w:p>
    <w:p w14:paraId="74C20F49" w14:textId="77777777" w:rsidR="009148B2" w:rsidRPr="009148B2" w:rsidRDefault="009148B2" w:rsidP="00565E7A">
      <w:pPr>
        <w:rPr>
          <w:b/>
          <w:u w:val="single"/>
        </w:rPr>
      </w:pPr>
      <w:r w:rsidRPr="009148B2">
        <w:rPr>
          <w:b/>
          <w:u w:val="single"/>
        </w:rPr>
        <w:t>References</w:t>
      </w:r>
    </w:p>
    <w:p w14:paraId="53D15902" w14:textId="77777777" w:rsidR="00DD1843" w:rsidRPr="00DD1843" w:rsidRDefault="003A5D8E" w:rsidP="00DD1843">
      <w:pPr>
        <w:spacing w:after="0" w:line="240" w:lineRule="auto"/>
        <w:ind w:left="720" w:hanging="720"/>
        <w:rPr>
          <w:rFonts w:ascii="Calibri" w:hAnsi="Calibri" w:cs="Calibri"/>
          <w:noProof/>
        </w:rPr>
      </w:pPr>
      <w:r>
        <w:fldChar w:fldCharType="begin"/>
      </w:r>
      <w:r w:rsidR="00B20703">
        <w:instrText xml:space="preserve"> ADDIN EN.REFLIST </w:instrText>
      </w:r>
      <w:r>
        <w:fldChar w:fldCharType="separate"/>
      </w:r>
      <w:bookmarkStart w:id="1" w:name="_ENREF_1"/>
      <w:r w:rsidR="00DD1843" w:rsidRPr="00DD1843">
        <w:rPr>
          <w:rFonts w:ascii="Calibri" w:hAnsi="Calibri" w:cs="Calibri"/>
          <w:noProof/>
        </w:rPr>
        <w:t>1. Mlakar J, Korva M, Tul N, Popovic M, Poljsak-Prijatelj M, et al. (2016) Zika Virus Associated with Microcephaly. N Engl J Med 374: 951-958.</w:t>
      </w:r>
      <w:bookmarkEnd w:id="1"/>
    </w:p>
    <w:p w14:paraId="21507460" w14:textId="77777777" w:rsidR="00DD1843" w:rsidRPr="00DD1843" w:rsidRDefault="00DD1843" w:rsidP="00DD1843">
      <w:pPr>
        <w:spacing w:after="0" w:line="240" w:lineRule="auto"/>
        <w:ind w:left="720" w:hanging="720"/>
        <w:rPr>
          <w:rFonts w:ascii="Calibri" w:hAnsi="Calibri" w:cs="Calibri"/>
          <w:noProof/>
        </w:rPr>
      </w:pPr>
      <w:bookmarkStart w:id="2" w:name="_ENREF_2"/>
      <w:r w:rsidRPr="00DD1843">
        <w:rPr>
          <w:rFonts w:ascii="Calibri" w:hAnsi="Calibri" w:cs="Calibri"/>
          <w:noProof/>
        </w:rPr>
        <w:t>2. Ladner JT, Wiley MR, Prieto K, Yasuda CY, Nagle E, et al. (2016) Complete Genome Sequences of Five Zika Virus Isolates. Genome Announc 4.</w:t>
      </w:r>
      <w:bookmarkEnd w:id="2"/>
    </w:p>
    <w:p w14:paraId="268D47C4" w14:textId="77777777" w:rsidR="00DD1843" w:rsidRPr="00DD1843" w:rsidRDefault="00DD1843" w:rsidP="00DD1843">
      <w:pPr>
        <w:spacing w:after="0" w:line="240" w:lineRule="auto"/>
        <w:ind w:left="720" w:hanging="720"/>
        <w:rPr>
          <w:rFonts w:ascii="Calibri" w:hAnsi="Calibri" w:cs="Calibri"/>
          <w:noProof/>
        </w:rPr>
      </w:pPr>
      <w:bookmarkStart w:id="3" w:name="_ENREF_3"/>
      <w:r w:rsidRPr="00DD1843">
        <w:rPr>
          <w:rFonts w:ascii="Calibri" w:hAnsi="Calibri" w:cs="Calibri"/>
          <w:noProof/>
        </w:rPr>
        <w:t>3. Ellison DW, Ladner JT, Buathong R, Alera MT, Wiley MR, et al. (2016) Complete Genome Sequences of Zika Virus Strains Isolated from the Blood of Patients in Thailand in 2014 and the Philippines in 2012. Genome Announc 4.</w:t>
      </w:r>
      <w:bookmarkEnd w:id="3"/>
    </w:p>
    <w:p w14:paraId="1506E939" w14:textId="77777777" w:rsidR="00DD1843" w:rsidRPr="00DD1843" w:rsidRDefault="00DD1843" w:rsidP="00DD1843">
      <w:pPr>
        <w:spacing w:after="0" w:line="240" w:lineRule="auto"/>
        <w:ind w:left="720" w:hanging="720"/>
        <w:rPr>
          <w:rFonts w:ascii="Calibri" w:hAnsi="Calibri" w:cs="Calibri"/>
          <w:noProof/>
        </w:rPr>
      </w:pPr>
      <w:bookmarkStart w:id="4" w:name="_ENREF_4"/>
      <w:r w:rsidRPr="00DD1843">
        <w:rPr>
          <w:rFonts w:ascii="Calibri" w:hAnsi="Calibri" w:cs="Calibri"/>
          <w:noProof/>
        </w:rPr>
        <w:t>4. Lednicky J, Beau De Rochars VM, El Badry M, Loeb J, Telisma T, et al. (2016) Zika Virus Outbreak in Haiti in 2014: Molecular and Clinical Data. PLoS Negl Trop Dis 10: e0004687.</w:t>
      </w:r>
      <w:bookmarkEnd w:id="4"/>
    </w:p>
    <w:p w14:paraId="452DD9F7" w14:textId="77777777" w:rsidR="00DD1843" w:rsidRPr="00DD1843" w:rsidRDefault="00DD1843" w:rsidP="00DD1843">
      <w:pPr>
        <w:spacing w:after="0" w:line="240" w:lineRule="auto"/>
        <w:ind w:left="720" w:hanging="720"/>
        <w:rPr>
          <w:rFonts w:ascii="Calibri" w:hAnsi="Calibri" w:cs="Calibri"/>
          <w:noProof/>
        </w:rPr>
      </w:pPr>
      <w:bookmarkStart w:id="5" w:name="_ENREF_5"/>
      <w:r w:rsidRPr="00DD1843">
        <w:rPr>
          <w:rFonts w:ascii="Calibri" w:hAnsi="Calibri" w:cs="Calibri"/>
          <w:noProof/>
        </w:rPr>
        <w:t>5. Driggers RW, Ho CY, Korhonen EM, Kuivanen S, Jaaskelainen AJ, et al. (2016) Zika Virus Infection with Prolonged Maternal Viremia and Fetal Brain Abnormalities. N Engl J Med.</w:t>
      </w:r>
      <w:bookmarkEnd w:id="5"/>
    </w:p>
    <w:p w14:paraId="0B0FC3A8" w14:textId="77777777" w:rsidR="00DD1843" w:rsidRPr="00DD1843" w:rsidRDefault="00DD1843" w:rsidP="00DD1843">
      <w:pPr>
        <w:spacing w:after="0" w:line="240" w:lineRule="auto"/>
        <w:ind w:left="720" w:hanging="720"/>
        <w:rPr>
          <w:rFonts w:ascii="Calibri" w:hAnsi="Calibri" w:cs="Calibri"/>
          <w:noProof/>
        </w:rPr>
      </w:pPr>
      <w:bookmarkStart w:id="6" w:name="_ENREF_6"/>
      <w:r w:rsidRPr="00DD1843">
        <w:rPr>
          <w:rFonts w:ascii="Calibri" w:hAnsi="Calibri" w:cs="Calibri"/>
          <w:noProof/>
        </w:rPr>
        <w:t>6. Kuno G, Chang GJ (2007) Full-length sequencing and genomic characterization of Bagaza, Kedougou, and Zika viruses. Arch Virol 152: 687-696.</w:t>
      </w:r>
      <w:bookmarkEnd w:id="6"/>
    </w:p>
    <w:p w14:paraId="76D1BF39" w14:textId="77777777" w:rsidR="00DD1843" w:rsidRPr="00DD1843" w:rsidRDefault="00DD1843" w:rsidP="00DD1843">
      <w:pPr>
        <w:spacing w:after="0" w:line="240" w:lineRule="auto"/>
        <w:ind w:left="720" w:hanging="720"/>
        <w:rPr>
          <w:rFonts w:ascii="Calibri" w:hAnsi="Calibri" w:cs="Calibri"/>
          <w:noProof/>
        </w:rPr>
      </w:pPr>
      <w:bookmarkStart w:id="7" w:name="_ENREF_7"/>
      <w:r w:rsidRPr="00DD1843">
        <w:rPr>
          <w:rFonts w:ascii="Calibri" w:hAnsi="Calibri" w:cs="Calibri"/>
          <w:noProof/>
        </w:rPr>
        <w:t>7. Kuno G, Chang GJ (2005) Biological transmission of arboviruses: reexamination of and new insights into components, mechanisms, and unique traits as well as their evolutionary trends. Clin Microbiol Rev 18: 608-637.</w:t>
      </w:r>
      <w:bookmarkEnd w:id="7"/>
    </w:p>
    <w:p w14:paraId="67A1DA93" w14:textId="77777777" w:rsidR="00DD1843" w:rsidRPr="00DD1843" w:rsidRDefault="00DD1843" w:rsidP="00DD1843">
      <w:pPr>
        <w:spacing w:after="0" w:line="240" w:lineRule="auto"/>
        <w:ind w:left="720" w:hanging="720"/>
        <w:rPr>
          <w:rFonts w:ascii="Calibri" w:hAnsi="Calibri" w:cs="Calibri"/>
          <w:noProof/>
        </w:rPr>
      </w:pPr>
      <w:bookmarkStart w:id="8" w:name="_ENREF_8"/>
      <w:r w:rsidRPr="00DD1843">
        <w:rPr>
          <w:rFonts w:ascii="Calibri" w:hAnsi="Calibri" w:cs="Calibri"/>
          <w:noProof/>
        </w:rPr>
        <w:t>8. Calvet G, Aguiar RS, Melo AS, Sampaio SA, de Filippis I, et al. (2016) Detection and sequencing of Zika virus from amniotic fluid of fetuses with microcephaly in Brazil: a case study. Lancet Infect Dis.</w:t>
      </w:r>
      <w:bookmarkEnd w:id="8"/>
    </w:p>
    <w:p w14:paraId="474B36C2" w14:textId="77777777" w:rsidR="00DD1843" w:rsidRPr="00DD1843" w:rsidRDefault="00DD1843" w:rsidP="00DD1843">
      <w:pPr>
        <w:spacing w:after="0" w:line="240" w:lineRule="auto"/>
        <w:ind w:left="720" w:hanging="720"/>
        <w:rPr>
          <w:rFonts w:ascii="Calibri" w:hAnsi="Calibri" w:cs="Calibri"/>
          <w:noProof/>
        </w:rPr>
      </w:pPr>
      <w:bookmarkStart w:id="9" w:name="_ENREF_9"/>
      <w:r w:rsidRPr="00DD1843">
        <w:rPr>
          <w:rFonts w:ascii="Calibri" w:hAnsi="Calibri" w:cs="Calibri"/>
          <w:noProof/>
        </w:rPr>
        <w:t>9. Berthet N, Nakoune E, Kamgang B, Selekon B, Descorps-Declere S, et al. (2014) Molecular characterization of three Zika flaviviruses obtained from sylvatic mosquitoes in the Central African Republic. Vector Borne Zoonotic Dis 14: 862-865.</w:t>
      </w:r>
      <w:bookmarkEnd w:id="9"/>
    </w:p>
    <w:p w14:paraId="2B8085E5" w14:textId="77777777" w:rsidR="00DD1843" w:rsidRPr="00DD1843" w:rsidRDefault="00DD1843" w:rsidP="00DD1843">
      <w:pPr>
        <w:spacing w:after="0" w:line="240" w:lineRule="auto"/>
        <w:ind w:left="720" w:hanging="720"/>
        <w:rPr>
          <w:rFonts w:ascii="Calibri" w:hAnsi="Calibri" w:cs="Calibri"/>
          <w:noProof/>
        </w:rPr>
      </w:pPr>
      <w:bookmarkStart w:id="10" w:name="_ENREF_10"/>
      <w:r w:rsidRPr="00DD1843">
        <w:rPr>
          <w:rFonts w:ascii="Calibri" w:hAnsi="Calibri" w:cs="Calibri"/>
          <w:noProof/>
        </w:rPr>
        <w:t>10. Faria NR, Azevedo Rdo S, Kraemer MU, Souza R, Cunha MS, et al. (2016) Zika virus in the Americas: Early epidemiological and genetic findings. Science 352: 345-349.</w:t>
      </w:r>
      <w:bookmarkEnd w:id="10"/>
    </w:p>
    <w:p w14:paraId="7C9D7EB9" w14:textId="77777777" w:rsidR="00DD1843" w:rsidRPr="00DD1843" w:rsidRDefault="00DD1843" w:rsidP="00DD1843">
      <w:pPr>
        <w:spacing w:after="0" w:line="240" w:lineRule="auto"/>
        <w:ind w:left="720" w:hanging="720"/>
        <w:rPr>
          <w:rFonts w:ascii="Calibri" w:hAnsi="Calibri" w:cs="Calibri"/>
          <w:noProof/>
        </w:rPr>
      </w:pPr>
      <w:bookmarkStart w:id="11" w:name="_ENREF_11"/>
      <w:r w:rsidRPr="00DD1843">
        <w:rPr>
          <w:rFonts w:ascii="Calibri" w:hAnsi="Calibri" w:cs="Calibri"/>
          <w:noProof/>
        </w:rPr>
        <w:t>11. Deng C, Liu S, Zhang Q, Xu M, Zhang H, et al. (2016) Isolation and characterization of Zika virus imported to China using C6/36 mosquito cells. Virol Sin 31: 176-179.</w:t>
      </w:r>
      <w:bookmarkEnd w:id="11"/>
    </w:p>
    <w:p w14:paraId="41138BEC" w14:textId="77777777" w:rsidR="00DD1843" w:rsidRPr="00DD1843" w:rsidRDefault="00DD1843" w:rsidP="00DD1843">
      <w:pPr>
        <w:spacing w:after="0" w:line="240" w:lineRule="auto"/>
        <w:ind w:left="720" w:hanging="720"/>
        <w:rPr>
          <w:rFonts w:ascii="Calibri" w:hAnsi="Calibri" w:cs="Calibri"/>
          <w:noProof/>
        </w:rPr>
      </w:pPr>
      <w:bookmarkStart w:id="12" w:name="_ENREF_12"/>
      <w:r w:rsidRPr="00DD1843">
        <w:rPr>
          <w:rFonts w:ascii="Calibri" w:hAnsi="Calibri" w:cs="Calibri"/>
          <w:noProof/>
        </w:rPr>
        <w:t>12. Cunha MS, Esposito DL, Rocco IM, Maeda AY, Vasami FG, et al. (2016) First Complete Genome Sequence of Zika Virus (Flaviviridae, Flavivirus) from an Autochthonous Transmission in Brazil. Genome Announc 4.</w:t>
      </w:r>
      <w:bookmarkEnd w:id="12"/>
    </w:p>
    <w:p w14:paraId="25EBBB5F" w14:textId="77777777" w:rsidR="00DD1843" w:rsidRPr="00DD1843" w:rsidRDefault="00DD1843" w:rsidP="00DD1843">
      <w:pPr>
        <w:spacing w:after="0" w:line="240" w:lineRule="auto"/>
        <w:ind w:left="720" w:hanging="720"/>
        <w:rPr>
          <w:rFonts w:ascii="Calibri" w:hAnsi="Calibri" w:cs="Calibri"/>
          <w:noProof/>
        </w:rPr>
      </w:pPr>
      <w:bookmarkStart w:id="13" w:name="_ENREF_13"/>
      <w:r w:rsidRPr="00DD1843">
        <w:rPr>
          <w:rFonts w:ascii="Calibri" w:hAnsi="Calibri" w:cs="Calibri"/>
          <w:noProof/>
        </w:rPr>
        <w:t>13. Liu L, Wu W, Zhao X, Xiong Y, Zhang S, et al. (2016) Complete Genome Sequence of Zika Virus from the First Imported Case in Mainland China. Genome Announc 4.</w:t>
      </w:r>
      <w:bookmarkEnd w:id="13"/>
    </w:p>
    <w:p w14:paraId="5F7FEECC" w14:textId="77777777" w:rsidR="00DD1843" w:rsidRPr="00DD1843" w:rsidRDefault="00DD1843" w:rsidP="00DD1843">
      <w:pPr>
        <w:spacing w:after="0" w:line="240" w:lineRule="auto"/>
        <w:ind w:left="720" w:hanging="720"/>
        <w:rPr>
          <w:rFonts w:ascii="Calibri" w:hAnsi="Calibri" w:cs="Calibri"/>
          <w:noProof/>
        </w:rPr>
      </w:pPr>
      <w:bookmarkStart w:id="14" w:name="_ENREF_14"/>
      <w:r w:rsidRPr="00DD1843">
        <w:rPr>
          <w:rFonts w:ascii="Calibri" w:hAnsi="Calibri" w:cs="Calibri"/>
          <w:noProof/>
        </w:rPr>
        <w:t>14. Lanciotti RS, Lambert AJ, Holodniy M, Saavedra S, Signor Ldel C (2016) Phylogeny of Zika Virus in Western Hemisphere, 2015. Emerg Infect Dis 22: 933-935.</w:t>
      </w:r>
      <w:bookmarkEnd w:id="14"/>
    </w:p>
    <w:p w14:paraId="49F8E64B" w14:textId="77777777" w:rsidR="00DD1843" w:rsidRPr="00DD1843" w:rsidRDefault="00DD1843" w:rsidP="00DD1843">
      <w:pPr>
        <w:spacing w:after="0" w:line="240" w:lineRule="auto"/>
        <w:ind w:left="720" w:hanging="720"/>
        <w:rPr>
          <w:rFonts w:ascii="Calibri" w:hAnsi="Calibri" w:cs="Calibri"/>
          <w:noProof/>
        </w:rPr>
      </w:pPr>
      <w:bookmarkStart w:id="15" w:name="_ENREF_15"/>
      <w:r w:rsidRPr="00DD1843">
        <w:rPr>
          <w:rFonts w:ascii="Calibri" w:hAnsi="Calibri" w:cs="Calibri"/>
          <w:noProof/>
        </w:rPr>
        <w:t>15. Giovanetti M, Faria NR, Nunes MR, de Vasconcelos JM, Lourenco J, et al. (2016) Zika virus complete genome from Salvador, Bahia, Brazil. Infect Genet Evol 41: 142-145.</w:t>
      </w:r>
      <w:bookmarkEnd w:id="15"/>
    </w:p>
    <w:p w14:paraId="6CA7B172" w14:textId="77777777" w:rsidR="00DD1843" w:rsidRPr="00DD1843" w:rsidRDefault="00DD1843" w:rsidP="00DD1843">
      <w:pPr>
        <w:spacing w:after="0" w:line="240" w:lineRule="auto"/>
        <w:ind w:left="720" w:hanging="720"/>
        <w:rPr>
          <w:rFonts w:ascii="Calibri" w:hAnsi="Calibri" w:cs="Calibri"/>
          <w:noProof/>
        </w:rPr>
      </w:pPr>
      <w:bookmarkStart w:id="16" w:name="_ENREF_16"/>
      <w:r w:rsidRPr="00DD1843">
        <w:rPr>
          <w:rFonts w:ascii="Calibri" w:hAnsi="Calibri" w:cs="Calibri"/>
          <w:noProof/>
        </w:rPr>
        <w:lastRenderedPageBreak/>
        <w:t>16. Barzon L, Pacenti M, Berto A, Sinigaglia A, Franchin E, et al. (2016) Isolation of infectious Zika virus from saliva and prolonged viral RNA shedding in a traveller returning from the Dominican Republic to Italy, January 2016. Euro Surveill 21.</w:t>
      </w:r>
      <w:bookmarkEnd w:id="16"/>
    </w:p>
    <w:p w14:paraId="784F5952" w14:textId="77777777" w:rsidR="00DD1843" w:rsidRPr="00DD1843" w:rsidRDefault="00DD1843" w:rsidP="00DD1843">
      <w:pPr>
        <w:spacing w:after="0" w:line="240" w:lineRule="auto"/>
        <w:ind w:left="720" w:hanging="720"/>
        <w:rPr>
          <w:rFonts w:ascii="Calibri" w:hAnsi="Calibri" w:cs="Calibri"/>
          <w:noProof/>
        </w:rPr>
      </w:pPr>
      <w:bookmarkStart w:id="17" w:name="_ENREF_17"/>
      <w:r w:rsidRPr="00DD1843">
        <w:rPr>
          <w:rFonts w:ascii="Calibri" w:hAnsi="Calibri" w:cs="Calibri"/>
          <w:noProof/>
        </w:rPr>
        <w:t>17. Baronti C, Piorkowski G, Charrel RN, Boubis L, Leparc-Goffart I, et al. (2014) Complete coding sequence of zika virus from a French polynesia outbreak in 2013. Genome Announc 2.</w:t>
      </w:r>
      <w:bookmarkEnd w:id="17"/>
    </w:p>
    <w:p w14:paraId="1722A92F" w14:textId="77777777" w:rsidR="00DD1843" w:rsidRPr="00DD1843" w:rsidRDefault="00DD1843" w:rsidP="00DD1843">
      <w:pPr>
        <w:spacing w:after="0" w:line="240" w:lineRule="auto"/>
        <w:ind w:left="720" w:hanging="720"/>
        <w:rPr>
          <w:rFonts w:ascii="Calibri" w:hAnsi="Calibri" w:cs="Calibri"/>
          <w:noProof/>
        </w:rPr>
      </w:pPr>
      <w:bookmarkStart w:id="18" w:name="_ENREF_18"/>
      <w:r w:rsidRPr="00DD1843">
        <w:rPr>
          <w:rFonts w:ascii="Calibri" w:hAnsi="Calibri" w:cs="Calibri"/>
          <w:noProof/>
        </w:rPr>
        <w:t>18. Piorkowski G, Richard P, Baronti C, Gallian P, Charrel R, et al. Complete coding sequence of Zika virus from Martinique outbreak in 2015. New Microbes and New Infections 11: 52-53.</w:t>
      </w:r>
      <w:bookmarkEnd w:id="18"/>
    </w:p>
    <w:p w14:paraId="27C1366F" w14:textId="77777777" w:rsidR="00DD1843" w:rsidRPr="00DD1843" w:rsidRDefault="00DD1843" w:rsidP="00DD1843">
      <w:pPr>
        <w:spacing w:after="0" w:line="240" w:lineRule="auto"/>
        <w:ind w:left="720" w:hanging="720"/>
        <w:rPr>
          <w:rFonts w:ascii="Calibri" w:hAnsi="Calibri" w:cs="Calibri"/>
          <w:noProof/>
        </w:rPr>
      </w:pPr>
      <w:bookmarkStart w:id="19" w:name="_ENREF_19"/>
      <w:r w:rsidRPr="00DD1843">
        <w:rPr>
          <w:rFonts w:ascii="Calibri" w:hAnsi="Calibri" w:cs="Calibri"/>
          <w:noProof/>
        </w:rPr>
        <w:t>19. Enfissi A, Codrington J, Roosblad J, Kazanji M, Rousset D (2016) Zika virus genome from the Americas. Lancet 387: 227-228.</w:t>
      </w:r>
      <w:bookmarkEnd w:id="19"/>
    </w:p>
    <w:p w14:paraId="3A52094E" w14:textId="77777777" w:rsidR="00DD1843" w:rsidRPr="00DD1843" w:rsidRDefault="00DD1843" w:rsidP="00DD1843">
      <w:pPr>
        <w:spacing w:after="0" w:line="240" w:lineRule="auto"/>
        <w:ind w:left="720" w:hanging="720"/>
        <w:rPr>
          <w:rFonts w:ascii="Calibri" w:hAnsi="Calibri" w:cs="Calibri"/>
          <w:noProof/>
        </w:rPr>
      </w:pPr>
      <w:bookmarkStart w:id="20" w:name="_ENREF_20"/>
      <w:r w:rsidRPr="00DD1843">
        <w:rPr>
          <w:rFonts w:ascii="Calibri" w:hAnsi="Calibri" w:cs="Calibri"/>
          <w:noProof/>
        </w:rPr>
        <w:t>20. Faye O, Freire CC, Iamarino A, Faye O, de Oliveira JV, et al. (2014) Molecular evolution of Zika virus during its emergence in the 20(th) century. PLoS Negl Trop Dis 8: e2636.</w:t>
      </w:r>
      <w:bookmarkEnd w:id="20"/>
    </w:p>
    <w:p w14:paraId="783BCC06" w14:textId="77777777" w:rsidR="00DD1843" w:rsidRPr="00DD1843" w:rsidRDefault="00DD1843" w:rsidP="00DD1843">
      <w:pPr>
        <w:spacing w:after="0" w:line="240" w:lineRule="auto"/>
        <w:ind w:left="720" w:hanging="720"/>
        <w:rPr>
          <w:rFonts w:ascii="Calibri" w:hAnsi="Calibri" w:cs="Calibri"/>
          <w:noProof/>
        </w:rPr>
      </w:pPr>
      <w:bookmarkStart w:id="21" w:name="_ENREF_21"/>
      <w:r w:rsidRPr="00DD1843">
        <w:rPr>
          <w:rFonts w:ascii="Calibri" w:hAnsi="Calibri" w:cs="Calibri"/>
          <w:noProof/>
        </w:rPr>
        <w:t>21. Lanciotti RS, Kosoy OL, Laven JJ, Velez JO, Lambert AJ, et al. (2008) Genetic and serologic properties of Zika virus associated with an epidemic, Yap State, Micronesia, 2007. Emerg Infect Dis 14: 1232-1239.</w:t>
      </w:r>
      <w:bookmarkEnd w:id="21"/>
    </w:p>
    <w:p w14:paraId="290F0874" w14:textId="77777777" w:rsidR="00DD1843" w:rsidRPr="00DD1843" w:rsidRDefault="00DD1843" w:rsidP="00DD1843">
      <w:pPr>
        <w:spacing w:after="0" w:line="240" w:lineRule="auto"/>
        <w:ind w:left="720" w:hanging="720"/>
        <w:rPr>
          <w:rFonts w:ascii="Calibri" w:hAnsi="Calibri" w:cs="Calibri"/>
          <w:noProof/>
        </w:rPr>
      </w:pPr>
      <w:bookmarkStart w:id="22" w:name="_ENREF_22"/>
      <w:r w:rsidRPr="00DD1843">
        <w:rPr>
          <w:rFonts w:ascii="Calibri" w:hAnsi="Calibri" w:cs="Calibri"/>
          <w:noProof/>
        </w:rPr>
        <w:t>22. Deng YQ, Zhao H, Li XF, Zhang NN, Liu ZY, et al. (2016) Isolation, identification and genomic characterization of the Asian lineage Zika virus imported to China. Sci China Life Sci 59: 428-430.</w:t>
      </w:r>
      <w:bookmarkEnd w:id="22"/>
    </w:p>
    <w:p w14:paraId="40C410CC" w14:textId="77777777" w:rsidR="00DD1843" w:rsidRPr="00DD1843" w:rsidRDefault="00DD1843" w:rsidP="00DD1843">
      <w:pPr>
        <w:spacing w:line="240" w:lineRule="auto"/>
        <w:ind w:left="720" w:hanging="720"/>
        <w:rPr>
          <w:rFonts w:ascii="Calibri" w:hAnsi="Calibri" w:cs="Calibri"/>
          <w:noProof/>
        </w:rPr>
      </w:pPr>
      <w:bookmarkStart w:id="23" w:name="_ENREF_23"/>
      <w:r w:rsidRPr="00DD1843">
        <w:rPr>
          <w:rFonts w:ascii="Calibri" w:hAnsi="Calibri" w:cs="Calibri"/>
          <w:noProof/>
        </w:rPr>
        <w:t>23. Grard G, Moureau G, Charrel RN, Holmes EC, Gould EA, et al. (2010) Genomics and evolution of Aedes-borne flaviviruses. J Gen Virol 91: 87-94.</w:t>
      </w:r>
      <w:bookmarkEnd w:id="23"/>
    </w:p>
    <w:p w14:paraId="3CC546F7" w14:textId="77777777" w:rsidR="00DD1843" w:rsidRDefault="00DD1843" w:rsidP="00DD1843">
      <w:pPr>
        <w:spacing w:line="240" w:lineRule="auto"/>
        <w:rPr>
          <w:rFonts w:ascii="Calibri" w:hAnsi="Calibri" w:cs="Calibri"/>
          <w:noProof/>
        </w:rPr>
      </w:pPr>
    </w:p>
    <w:p w14:paraId="774037EF" w14:textId="77777777" w:rsidR="00565E7A" w:rsidRPr="00F16C95" w:rsidRDefault="003A5D8E" w:rsidP="00565E7A">
      <w:r>
        <w:fldChar w:fldCharType="end"/>
      </w:r>
    </w:p>
    <w:sectPr w:rsidR="00565E7A" w:rsidRPr="00F16C95" w:rsidSect="00BA2B83">
      <w:pgSz w:w="16838" w:h="11906" w:orient="landscape"/>
      <w:pgMar w:top="1440" w:right="1440" w:bottom="1440" w:left="1440" w:header="708" w:footer="708" w:gutter="0"/>
      <w:cols w:space="708"/>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BC0E8BA"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auto"/>
    <w:pitch w:val="variable"/>
    <w:sig w:usb0="E10002FF" w:usb1="4000ACFF" w:usb2="00000009" w:usb3="00000000" w:csb0="0000019F" w:csb1="00000000"/>
  </w:font>
  <w:font w:name="Courier New">
    <w:panose1 w:val="02070309020205020404"/>
    <w:charset w:val="00"/>
    <w:family w:val="auto"/>
    <w:pitch w:val="variable"/>
    <w:sig w:usb0="E0002AFF" w:usb1="C0007843" w:usb2="00000009" w:usb3="00000000" w:csb0="000001FF" w:csb1="00000000"/>
  </w:font>
  <w:font w:name="Times New Roman">
    <w:panose1 w:val="02020603050405020304"/>
    <w:charset w:val="00"/>
    <w:family w:val="auto"/>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Segoe UI">
    <w:charset w:val="00"/>
    <w:family w:val="swiss"/>
    <w:pitch w:val="variable"/>
    <w:sig w:usb0="E10022FF" w:usb1="C000E47F" w:usb2="00000029" w:usb3="00000000" w:csb0="000001DF" w:csb1="00000000"/>
  </w:font>
  <w:font w:name="ＭＳ 明朝">
    <w:charset w:val="4E"/>
    <w:family w:val="auto"/>
    <w:pitch w:val="variable"/>
    <w:sig w:usb0="00000001" w:usb1="08070000" w:usb2="00000010" w:usb3="00000000" w:csb0="00020000"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00000001" w:usb1="08070000" w:usb2="00000010" w:usb3="00000000" w:csb0="00020000" w:csb1="00000000"/>
  </w:font>
  <w:font w:name="Cambria">
    <w:panose1 w:val="02040503050406030204"/>
    <w:charset w:val="00"/>
    <w:family w:val="auto"/>
    <w:pitch w:val="variable"/>
    <w:sig w:usb0="E00002FF" w:usb1="400004FF" w:usb2="00000000"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52DE56DB"/>
    <w:multiLevelType w:val="hybridMultilevel"/>
    <w:tmpl w:val="8BB647E8"/>
    <w:lvl w:ilvl="0" w:tplc="1C7C4514">
      <w:numFmt w:val="bullet"/>
      <w:lvlText w:val="*"/>
      <w:lvlJc w:val="left"/>
      <w:pPr>
        <w:ind w:left="1080" w:hanging="360"/>
      </w:pPr>
      <w:rPr>
        <w:rFonts w:ascii="Calibri" w:eastAsiaTheme="minorHAnsi" w:hAnsi="Calibri" w:cs="Calibri"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
    <w:nsid w:val="5AF403D3"/>
    <w:multiLevelType w:val="hybridMultilevel"/>
    <w:tmpl w:val="D39A4950"/>
    <w:lvl w:ilvl="0" w:tplc="30EAE33A">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79AA420A"/>
    <w:multiLevelType w:val="hybridMultilevel"/>
    <w:tmpl w:val="5BA2CD7E"/>
    <w:lvl w:ilvl="0" w:tplc="054A6078">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
  </w:num>
  <w:num w:numId="2">
    <w:abstractNumId w:val="1"/>
  </w:num>
  <w:num w:numId="3">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Claire D">
    <w15:presenceInfo w15:providerId="Windows Live" w15:userId="3db1be949923f75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compat>
    <w:compatSetting w:name="compatibilityMode" w:uri="http://schemas.microsoft.com/office/word" w:val="12"/>
  </w:compat>
  <w:docVars>
    <w:docVar w:name="EN.InstantFormat" w:val="&lt;ENInstantFormat&gt;&lt;Enabled&gt;1&lt;/Enabled&gt;&lt;ScanUnformatted&gt;1&lt;/ScanUnformatted&gt;&lt;ScanChanges&gt;1&lt;/ScanChanges&gt;&lt;Suspended&gt;1&lt;/Suspended&gt;&lt;/ENInstantFormat&gt;"/>
    <w:docVar w:name="EN.Layout" w:val="&lt;ENLayout&gt;&lt;Style&gt;PLo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vs5x95tda92stnewxwapt0pdr02ssvxaz0td&quot;&gt;S1 table&lt;record-ids&gt;&lt;item&gt;4&lt;/item&gt;&lt;item&gt;5&lt;/item&gt;&lt;item&gt;6&lt;/item&gt;&lt;item&gt;7&lt;/item&gt;&lt;item&gt;8&lt;/item&gt;&lt;item&gt;9&lt;/item&gt;&lt;item&gt;18&lt;/item&gt;&lt;item&gt;19&lt;/item&gt;&lt;item&gt;20&lt;/item&gt;&lt;item&gt;21&lt;/item&gt;&lt;item&gt;22&lt;/item&gt;&lt;item&gt;23&lt;/item&gt;&lt;item&gt;24&lt;/item&gt;&lt;item&gt;25&lt;/item&gt;&lt;item&gt;28&lt;/item&gt;&lt;item&gt;29&lt;/item&gt;&lt;item&gt;34&lt;/item&gt;&lt;item&gt;44&lt;/item&gt;&lt;item&gt;45&lt;/item&gt;&lt;item&gt;46&lt;/item&gt;&lt;item&gt;47&lt;/item&gt;&lt;item&gt;48&lt;/item&gt;&lt;item&gt;49&lt;/item&gt;&lt;/record-ids&gt;&lt;/item&gt;&lt;/Libraries&gt;"/>
  </w:docVars>
  <w:rsids>
    <w:rsidRoot w:val="00BA2B83"/>
    <w:rsid w:val="001254FC"/>
    <w:rsid w:val="001D1DAA"/>
    <w:rsid w:val="00204A76"/>
    <w:rsid w:val="00206CAE"/>
    <w:rsid w:val="002F20DB"/>
    <w:rsid w:val="0037543D"/>
    <w:rsid w:val="0038262E"/>
    <w:rsid w:val="003A5D8E"/>
    <w:rsid w:val="003D780C"/>
    <w:rsid w:val="003F3DE0"/>
    <w:rsid w:val="004552F3"/>
    <w:rsid w:val="00532D7B"/>
    <w:rsid w:val="00565E7A"/>
    <w:rsid w:val="005D184B"/>
    <w:rsid w:val="006621AC"/>
    <w:rsid w:val="0073495D"/>
    <w:rsid w:val="007371B8"/>
    <w:rsid w:val="00755451"/>
    <w:rsid w:val="007D6C2D"/>
    <w:rsid w:val="009148B2"/>
    <w:rsid w:val="00951AF9"/>
    <w:rsid w:val="009B6331"/>
    <w:rsid w:val="009D7A14"/>
    <w:rsid w:val="00AC50F7"/>
    <w:rsid w:val="00B20703"/>
    <w:rsid w:val="00BA2B83"/>
    <w:rsid w:val="00BB2A8C"/>
    <w:rsid w:val="00CB11AE"/>
    <w:rsid w:val="00CD510E"/>
    <w:rsid w:val="00DA2542"/>
    <w:rsid w:val="00DD1843"/>
    <w:rsid w:val="00DF5EB7"/>
    <w:rsid w:val="00EA3CCC"/>
    <w:rsid w:val="00F16C95"/>
    <w:rsid w:val="00FF3A31"/>
    <w:rsid w:val="320D06D2"/>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4EF84D2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A5D8E"/>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BA2B83"/>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204A76"/>
    <w:pPr>
      <w:ind w:left="720"/>
      <w:contextualSpacing/>
    </w:pPr>
  </w:style>
  <w:style w:type="character" w:styleId="Hyperlink">
    <w:name w:val="Hyperlink"/>
    <w:basedOn w:val="DefaultParagraphFont"/>
    <w:uiPriority w:val="99"/>
    <w:unhideWhenUsed/>
    <w:rsid w:val="00B20703"/>
    <w:rPr>
      <w:color w:val="0000FF" w:themeColor="hyperlink"/>
      <w:u w:val="single"/>
    </w:rPr>
  </w:style>
  <w:style w:type="character" w:styleId="CommentReference">
    <w:name w:val="annotation reference"/>
    <w:basedOn w:val="DefaultParagraphFont"/>
    <w:uiPriority w:val="99"/>
    <w:semiHidden/>
    <w:unhideWhenUsed/>
    <w:rsid w:val="003D780C"/>
    <w:rPr>
      <w:sz w:val="16"/>
      <w:szCs w:val="16"/>
    </w:rPr>
  </w:style>
  <w:style w:type="paragraph" w:styleId="CommentText">
    <w:name w:val="annotation text"/>
    <w:basedOn w:val="Normal"/>
    <w:link w:val="CommentTextChar"/>
    <w:uiPriority w:val="99"/>
    <w:semiHidden/>
    <w:unhideWhenUsed/>
    <w:rsid w:val="003D780C"/>
    <w:pPr>
      <w:spacing w:line="240" w:lineRule="auto"/>
    </w:pPr>
    <w:rPr>
      <w:sz w:val="20"/>
      <w:szCs w:val="20"/>
    </w:rPr>
  </w:style>
  <w:style w:type="character" w:customStyle="1" w:styleId="CommentTextChar">
    <w:name w:val="Comment Text Char"/>
    <w:basedOn w:val="DefaultParagraphFont"/>
    <w:link w:val="CommentText"/>
    <w:uiPriority w:val="99"/>
    <w:semiHidden/>
    <w:rsid w:val="003D780C"/>
    <w:rPr>
      <w:sz w:val="20"/>
      <w:szCs w:val="20"/>
    </w:rPr>
  </w:style>
  <w:style w:type="paragraph" w:styleId="CommentSubject">
    <w:name w:val="annotation subject"/>
    <w:basedOn w:val="CommentText"/>
    <w:next w:val="CommentText"/>
    <w:link w:val="CommentSubjectChar"/>
    <w:uiPriority w:val="99"/>
    <w:semiHidden/>
    <w:unhideWhenUsed/>
    <w:rsid w:val="003D780C"/>
    <w:rPr>
      <w:b/>
      <w:bCs/>
    </w:rPr>
  </w:style>
  <w:style w:type="character" w:customStyle="1" w:styleId="CommentSubjectChar">
    <w:name w:val="Comment Subject Char"/>
    <w:basedOn w:val="CommentTextChar"/>
    <w:link w:val="CommentSubject"/>
    <w:uiPriority w:val="99"/>
    <w:semiHidden/>
    <w:rsid w:val="003D780C"/>
    <w:rPr>
      <w:b/>
      <w:bCs/>
      <w:sz w:val="20"/>
      <w:szCs w:val="20"/>
    </w:rPr>
  </w:style>
  <w:style w:type="paragraph" w:styleId="BalloonText">
    <w:name w:val="Balloon Text"/>
    <w:basedOn w:val="Normal"/>
    <w:link w:val="BalloonTextChar"/>
    <w:uiPriority w:val="99"/>
    <w:semiHidden/>
    <w:unhideWhenUsed/>
    <w:rsid w:val="003D780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D780C"/>
    <w:rPr>
      <w:rFonts w:ascii="Segoe UI" w:hAnsi="Segoe UI" w:cs="Segoe UI"/>
      <w:sz w:val="18"/>
      <w:szCs w:val="18"/>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GB"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1251152">
      <w:bodyDiv w:val="1"/>
      <w:marLeft w:val="0"/>
      <w:marRight w:val="0"/>
      <w:marTop w:val="0"/>
      <w:marBottom w:val="0"/>
      <w:divBdr>
        <w:top w:val="none" w:sz="0" w:space="0" w:color="auto"/>
        <w:left w:val="none" w:sz="0" w:space="0" w:color="auto"/>
        <w:bottom w:val="none" w:sz="0" w:space="0" w:color="auto"/>
        <w:right w:val="none" w:sz="0" w:space="0" w:color="auto"/>
      </w:divBdr>
    </w:div>
    <w:div w:id="619531311">
      <w:bodyDiv w:val="1"/>
      <w:marLeft w:val="0"/>
      <w:marRight w:val="0"/>
      <w:marTop w:val="0"/>
      <w:marBottom w:val="0"/>
      <w:divBdr>
        <w:top w:val="none" w:sz="0" w:space="0" w:color="auto"/>
        <w:left w:val="none" w:sz="0" w:space="0" w:color="auto"/>
        <w:bottom w:val="none" w:sz="0" w:space="0" w:color="auto"/>
        <w:right w:val="none" w:sz="0" w:space="0" w:color="auto"/>
      </w:divBdr>
    </w:div>
    <w:div w:id="1010448616">
      <w:bodyDiv w:val="1"/>
      <w:marLeft w:val="0"/>
      <w:marRight w:val="0"/>
      <w:marTop w:val="0"/>
      <w:marBottom w:val="0"/>
      <w:divBdr>
        <w:top w:val="none" w:sz="0" w:space="0" w:color="auto"/>
        <w:left w:val="none" w:sz="0" w:space="0" w:color="auto"/>
        <w:bottom w:val="none" w:sz="0" w:space="0" w:color="auto"/>
        <w:right w:val="none" w:sz="0" w:space="0" w:color="auto"/>
      </w:divBdr>
    </w:div>
    <w:div w:id="1074745192">
      <w:bodyDiv w:val="1"/>
      <w:marLeft w:val="0"/>
      <w:marRight w:val="0"/>
      <w:marTop w:val="0"/>
      <w:marBottom w:val="0"/>
      <w:divBdr>
        <w:top w:val="none" w:sz="0" w:space="0" w:color="auto"/>
        <w:left w:val="none" w:sz="0" w:space="0" w:color="auto"/>
        <w:bottom w:val="none" w:sz="0" w:space="0" w:color="auto"/>
        <w:right w:val="none" w:sz="0" w:space="0" w:color="auto"/>
      </w:divBdr>
    </w:div>
    <w:div w:id="1133524152">
      <w:bodyDiv w:val="1"/>
      <w:marLeft w:val="0"/>
      <w:marRight w:val="0"/>
      <w:marTop w:val="0"/>
      <w:marBottom w:val="0"/>
      <w:divBdr>
        <w:top w:val="none" w:sz="0" w:space="0" w:color="auto"/>
        <w:left w:val="none" w:sz="0" w:space="0" w:color="auto"/>
        <w:bottom w:val="none" w:sz="0" w:space="0" w:color="auto"/>
        <w:right w:val="none" w:sz="0" w:space="0" w:color="auto"/>
      </w:divBdr>
    </w:div>
    <w:div w:id="1392342361">
      <w:bodyDiv w:val="1"/>
      <w:marLeft w:val="0"/>
      <w:marRight w:val="0"/>
      <w:marTop w:val="0"/>
      <w:marBottom w:val="0"/>
      <w:divBdr>
        <w:top w:val="none" w:sz="0" w:space="0" w:color="auto"/>
        <w:left w:val="none" w:sz="0" w:space="0" w:color="auto"/>
        <w:bottom w:val="none" w:sz="0" w:space="0" w:color="auto"/>
        <w:right w:val="none" w:sz="0" w:space="0" w:color="auto"/>
      </w:divBdr>
    </w:div>
    <w:div w:id="1572889088">
      <w:bodyDiv w:val="1"/>
      <w:marLeft w:val="0"/>
      <w:marRight w:val="0"/>
      <w:marTop w:val="0"/>
      <w:marBottom w:val="0"/>
      <w:divBdr>
        <w:top w:val="none" w:sz="0" w:space="0" w:color="auto"/>
        <w:left w:val="none" w:sz="0" w:space="0" w:color="auto"/>
        <w:bottom w:val="none" w:sz="0" w:space="0" w:color="auto"/>
        <w:right w:val="none" w:sz="0" w:space="0" w:color="auto"/>
      </w:divBdr>
    </w:div>
    <w:div w:id="2021077827">
      <w:bodyDiv w:val="1"/>
      <w:marLeft w:val="0"/>
      <w:marRight w:val="0"/>
      <w:marTop w:val="0"/>
      <w:marBottom w:val="0"/>
      <w:divBdr>
        <w:top w:val="none" w:sz="0" w:space="0" w:color="auto"/>
        <w:left w:val="none" w:sz="0" w:space="0" w:color="auto"/>
        <w:bottom w:val="none" w:sz="0" w:space="0" w:color="auto"/>
        <w:right w:val="none" w:sz="0" w:space="0" w:color="auto"/>
      </w:divBdr>
      <w:divsChild>
        <w:div w:id="471798071">
          <w:marLeft w:val="0"/>
          <w:marRight w:val="0"/>
          <w:marTop w:val="0"/>
          <w:marBottom w:val="0"/>
          <w:divBdr>
            <w:top w:val="none" w:sz="0" w:space="0" w:color="auto"/>
            <w:left w:val="none" w:sz="0" w:space="0" w:color="auto"/>
            <w:bottom w:val="none" w:sz="0" w:space="0" w:color="auto"/>
            <w:right w:val="none" w:sz="0" w:space="0" w:color="auto"/>
          </w:divBdr>
          <w:divsChild>
            <w:div w:id="1996179208">
              <w:marLeft w:val="0"/>
              <w:marRight w:val="0"/>
              <w:marTop w:val="0"/>
              <w:marBottom w:val="0"/>
              <w:divBdr>
                <w:top w:val="none" w:sz="0" w:space="0" w:color="auto"/>
                <w:left w:val="none" w:sz="0" w:space="0" w:color="auto"/>
                <w:bottom w:val="none" w:sz="0" w:space="0" w:color="auto"/>
                <w:right w:val="none" w:sz="0" w:space="0" w:color="auto"/>
              </w:divBdr>
              <w:divsChild>
                <w:div w:id="1407802891">
                  <w:marLeft w:val="0"/>
                  <w:marRight w:val="0"/>
                  <w:marTop w:val="0"/>
                  <w:marBottom w:val="0"/>
                  <w:divBdr>
                    <w:top w:val="none" w:sz="0" w:space="0" w:color="auto"/>
                    <w:left w:val="none" w:sz="0" w:space="0" w:color="auto"/>
                    <w:bottom w:val="none" w:sz="0" w:space="0" w:color="auto"/>
                    <w:right w:val="none" w:sz="0" w:space="0" w:color="auto"/>
                  </w:divBdr>
                  <w:divsChild>
                    <w:div w:id="2091926778">
                      <w:marLeft w:val="0"/>
                      <w:marRight w:val="0"/>
                      <w:marTop w:val="0"/>
                      <w:marBottom w:val="0"/>
                      <w:divBdr>
                        <w:top w:val="none" w:sz="0" w:space="0" w:color="auto"/>
                        <w:left w:val="none" w:sz="0" w:space="0" w:color="auto"/>
                        <w:bottom w:val="none" w:sz="0" w:space="0" w:color="auto"/>
                        <w:right w:val="none" w:sz="0" w:space="0" w:color="auto"/>
                      </w:divBdr>
                      <w:divsChild>
                        <w:div w:id="1936473472">
                          <w:marLeft w:val="0"/>
                          <w:marRight w:val="0"/>
                          <w:marTop w:val="0"/>
                          <w:marBottom w:val="0"/>
                          <w:divBdr>
                            <w:top w:val="none" w:sz="0" w:space="0" w:color="auto"/>
                            <w:left w:val="none" w:sz="0" w:space="0" w:color="auto"/>
                            <w:bottom w:val="none" w:sz="0" w:space="0" w:color="auto"/>
                            <w:right w:val="none" w:sz="0" w:space="0" w:color="auto"/>
                          </w:divBdr>
                          <w:divsChild>
                            <w:div w:id="1580407960">
                              <w:marLeft w:val="0"/>
                              <w:marRight w:val="0"/>
                              <w:marTop w:val="0"/>
                              <w:marBottom w:val="0"/>
                              <w:divBdr>
                                <w:top w:val="none" w:sz="0" w:space="0" w:color="auto"/>
                                <w:left w:val="none" w:sz="0" w:space="0" w:color="auto"/>
                                <w:bottom w:val="none" w:sz="0" w:space="0" w:color="auto"/>
                                <w:right w:val="none" w:sz="0" w:space="0" w:color="auto"/>
                              </w:divBdr>
                              <w:divsChild>
                                <w:div w:id="774061209">
                                  <w:marLeft w:val="0"/>
                                  <w:marRight w:val="0"/>
                                  <w:marTop w:val="0"/>
                                  <w:marBottom w:val="0"/>
                                  <w:divBdr>
                                    <w:top w:val="none" w:sz="0" w:space="0" w:color="auto"/>
                                    <w:left w:val="none" w:sz="0" w:space="0" w:color="auto"/>
                                    <w:bottom w:val="none" w:sz="0" w:space="0" w:color="auto"/>
                                    <w:right w:val="none" w:sz="0" w:space="0" w:color="auto"/>
                                  </w:divBdr>
                                  <w:divsChild>
                                    <w:div w:id="1673800955">
                                      <w:marLeft w:val="0"/>
                                      <w:marRight w:val="0"/>
                                      <w:marTop w:val="0"/>
                                      <w:marBottom w:val="0"/>
                                      <w:divBdr>
                                        <w:top w:val="none" w:sz="0" w:space="0" w:color="auto"/>
                                        <w:left w:val="none" w:sz="0" w:space="0" w:color="auto"/>
                                        <w:bottom w:val="none" w:sz="0" w:space="0" w:color="auto"/>
                                        <w:right w:val="none" w:sz="0" w:space="0" w:color="auto"/>
                                      </w:divBdr>
                                      <w:divsChild>
                                        <w:div w:id="202519365">
                                          <w:marLeft w:val="0"/>
                                          <w:marRight w:val="0"/>
                                          <w:marTop w:val="0"/>
                                          <w:marBottom w:val="0"/>
                                          <w:divBdr>
                                            <w:top w:val="none" w:sz="0" w:space="0" w:color="auto"/>
                                            <w:left w:val="none" w:sz="0" w:space="0" w:color="auto"/>
                                            <w:bottom w:val="none" w:sz="0" w:space="0" w:color="auto"/>
                                            <w:right w:val="none" w:sz="0" w:space="0" w:color="auto"/>
                                          </w:divBdr>
                                          <w:divsChild>
                                            <w:div w:id="13279753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
  <w:optimizeForBrowser/>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ntTable" Target="fontTable.xml"/><Relationship Id="rId7" Type="http://schemas.openxmlformats.org/officeDocument/2006/relationships/theme" Target="theme/theme1.xml"/><Relationship Id="rId8" Type="http://schemas.microsoft.com/office/2011/relationships/people" Target="people.xml"/><Relationship Id="rId9" Type="http://schemas.microsoft.com/office/2011/relationships/commentsExtended" Target="commentsExtended.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68</TotalTime>
  <Pages>7</Pages>
  <Words>4748</Words>
  <Characters>27065</Characters>
  <Application>Microsoft Macintosh Word</Application>
  <DocSecurity>0</DocSecurity>
  <Lines>225</Lines>
  <Paragraphs>63</Paragraphs>
  <ScaleCrop>false</ScaleCrop>
  <HeadingPairs>
    <vt:vector size="2" baseType="variant">
      <vt:variant>
        <vt:lpstr>Title</vt:lpstr>
      </vt:variant>
      <vt:variant>
        <vt:i4>1</vt:i4>
      </vt:variant>
    </vt:vector>
  </HeadingPairs>
  <TitlesOfParts>
    <vt:vector size="1" baseType="lpstr">
      <vt:lpstr/>
    </vt:vector>
  </TitlesOfParts>
  <Company>University of Glasgow</Company>
  <LinksUpToDate>false</LinksUpToDate>
  <CharactersWithSpaces>3175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tephanie Louise Cumberworth</dc:creator>
  <cp:lastModifiedBy>Alain Kohl</cp:lastModifiedBy>
  <cp:revision>15</cp:revision>
  <dcterms:created xsi:type="dcterms:W3CDTF">2016-05-05T13:33:00Z</dcterms:created>
  <dcterms:modified xsi:type="dcterms:W3CDTF">2016-09-01T16:52:00Z</dcterms:modified>
</cp:coreProperties>
</file>